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9DCCDC" w14:textId="2B4CCAD0" w:rsidR="00874405" w:rsidRDefault="00874405" w:rsidP="009730D4">
      <w:pPr>
        <w:pStyle w:val="Caption"/>
        <w:keepNext/>
        <w:framePr w:w="7243" w:h="3822" w:hSpace="187" w:wrap="around" w:vAnchor="text" w:hAnchor="page" w:x="4216" w:y="-484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spacing w:after="0"/>
        <w:contextualSpacing/>
        <w:mirrorIndents/>
        <w:jc w:val="both"/>
      </w:pPr>
      <w:r>
        <w:t xml:space="preserve">Table </w:t>
      </w:r>
      <w:fldSimple w:instr=" SEQ Table \* ARABIC ">
        <w:r w:rsidR="00346EB3">
          <w:rPr>
            <w:noProof/>
          </w:rPr>
          <w:t>1</w:t>
        </w:r>
      </w:fldSimple>
      <w:r>
        <w:t xml:space="preserve">. AEO 2018 LCOE </w:t>
      </w:r>
      <w:r>
        <w:fldChar w:fldCharType="begin"/>
      </w:r>
      <w:r>
        <w:instrText xml:space="preserve"> ADDIN EN.CITE &lt;EndNote&gt;&lt;Cite&gt;&lt;Author&gt;U.S. EIA&lt;/Author&gt;&lt;Year&gt;2019&lt;/Year&gt;&lt;RecNum&gt;79&lt;/RecNum&gt;&lt;DisplayText&gt;[1]&lt;/DisplayText&gt;&lt;record&gt;&lt;rec-number&gt;79&lt;/rec-number&gt;&lt;foreign-keys&gt;&lt;key app="EN" db-id="xv5ew2x05t22ane5w2f55290trt52wda2fpz" timestamp="1568060226"&gt;79&lt;/key&gt;&lt;/foreign-keys&gt;&lt;ref-type name="Report"&gt;27&lt;/ref-type&gt;&lt;contributors&gt;&lt;authors&gt;&lt;author&gt;U.S. EIA,&lt;/author&gt;&lt;/authors&gt;&lt;secondary-authors&gt;&lt;author&gt;U.S. Energy Information Administration&lt;/author&gt;&lt;/secondary-authors&gt;&lt;/contributors&gt;&lt;titles&gt;&lt;title&gt;Annual Energy Outlook 2019 - with projections to 2050&lt;/title&gt;&lt;/titles&gt;&lt;dates&gt;&lt;year&gt;2019&lt;/year&gt;&lt;/dates&gt;&lt;urls&gt;&lt;related-urls&gt;&lt;url&gt;https://www.eia.gov/outlooks/aeo/pdf/aeo2019.pdf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p w14:paraId="4022A265" w14:textId="37DF6E78" w:rsidR="003A4898" w:rsidRDefault="003A4898" w:rsidP="009730D4">
      <w:pPr>
        <w:framePr w:w="7243" w:h="3822" w:hSpace="187" w:wrap="around" w:vAnchor="text" w:hAnchor="page" w:x="4216" w:y="-484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spacing w:line="240" w:lineRule="auto"/>
        <w:contextualSpacing/>
        <w:mirrorIndents/>
        <w:jc w:val="both"/>
      </w:pPr>
      <w:r>
        <w:rPr>
          <w:noProof/>
        </w:rPr>
        <w:drawing>
          <wp:inline distT="0" distB="0" distL="0" distR="0" wp14:anchorId="5CB36B5B" wp14:editId="78C58AA3">
            <wp:extent cx="4621012" cy="2243470"/>
            <wp:effectExtent l="0" t="0" r="825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7380"/>
                    <a:stretch/>
                  </pic:blipFill>
                  <pic:spPr bwMode="auto">
                    <a:xfrm>
                      <a:off x="0" y="0"/>
                      <a:ext cx="4818114" cy="23391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A74D5E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286A6F7C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3D10BA10" w14:textId="053B2688" w:rsidR="00775078" w:rsidRDefault="00775078" w:rsidP="003A4898">
      <w:pPr>
        <w:spacing w:after="0" w:line="240" w:lineRule="auto"/>
        <w:contextualSpacing/>
        <w:mirrorIndents/>
        <w:jc w:val="both"/>
      </w:pPr>
      <w:r>
        <w:t xml:space="preserve">         </w:t>
      </w:r>
    </w:p>
    <w:p w14:paraId="1E4B843A" w14:textId="77777777" w:rsidR="009730D4" w:rsidRDefault="009730D4" w:rsidP="003A4898">
      <w:pPr>
        <w:spacing w:after="0" w:line="240" w:lineRule="auto"/>
        <w:contextualSpacing/>
        <w:mirrorIndents/>
        <w:jc w:val="both"/>
      </w:pPr>
    </w:p>
    <w:p w14:paraId="244A06DC" w14:textId="77777777" w:rsidR="009730D4" w:rsidRDefault="009730D4" w:rsidP="003A4898">
      <w:pPr>
        <w:spacing w:after="0" w:line="240" w:lineRule="auto"/>
        <w:contextualSpacing/>
        <w:mirrorIndents/>
        <w:jc w:val="both"/>
      </w:pPr>
    </w:p>
    <w:p w14:paraId="65EEB2AF" w14:textId="21CFEB24" w:rsidR="009730D4" w:rsidRDefault="009730D4" w:rsidP="003A4898">
      <w:pPr>
        <w:spacing w:after="0" w:line="240" w:lineRule="auto"/>
        <w:contextualSpacing/>
        <w:mirrorIndents/>
        <w:jc w:val="both"/>
      </w:pPr>
    </w:p>
    <w:p w14:paraId="407C7C46" w14:textId="02B86C1D" w:rsidR="009730D4" w:rsidRDefault="009730D4" w:rsidP="003A4898">
      <w:pPr>
        <w:spacing w:after="0" w:line="240" w:lineRule="auto"/>
        <w:contextualSpacing/>
        <w:mirrorIndents/>
        <w:jc w:val="both"/>
      </w:pPr>
    </w:p>
    <w:p w14:paraId="7818507A" w14:textId="57D43E26" w:rsidR="009730D4" w:rsidRDefault="009730D4" w:rsidP="003A4898">
      <w:pPr>
        <w:spacing w:after="0" w:line="240" w:lineRule="auto"/>
        <w:contextualSpacing/>
        <w:mirrorIndents/>
        <w:jc w:val="both"/>
      </w:pPr>
    </w:p>
    <w:p w14:paraId="046122E2" w14:textId="1D83DADF" w:rsidR="009730D4" w:rsidRDefault="009730D4" w:rsidP="003A4898">
      <w:pPr>
        <w:spacing w:after="0" w:line="240" w:lineRule="auto"/>
        <w:contextualSpacing/>
        <w:mirrorIndents/>
        <w:jc w:val="both"/>
      </w:pPr>
    </w:p>
    <w:p w14:paraId="66705B46" w14:textId="7F6A8A75" w:rsidR="009730D4" w:rsidRDefault="009730D4" w:rsidP="003A4898">
      <w:pPr>
        <w:spacing w:after="0" w:line="240" w:lineRule="auto"/>
        <w:contextualSpacing/>
        <w:mirrorIndents/>
        <w:jc w:val="both"/>
      </w:pPr>
    </w:p>
    <w:p w14:paraId="354E9846" w14:textId="23349351" w:rsidR="009730D4" w:rsidRDefault="009730D4" w:rsidP="003A4898">
      <w:pPr>
        <w:spacing w:after="0" w:line="240" w:lineRule="auto"/>
        <w:contextualSpacing/>
        <w:mirrorIndents/>
        <w:jc w:val="both"/>
      </w:pPr>
    </w:p>
    <w:p w14:paraId="46581000" w14:textId="7F501AE6" w:rsidR="00775078" w:rsidRDefault="00775078" w:rsidP="003A4898">
      <w:pPr>
        <w:spacing w:after="0" w:line="240" w:lineRule="auto"/>
        <w:contextualSpacing/>
        <w:mirrorIndents/>
        <w:jc w:val="both"/>
      </w:pPr>
    </w:p>
    <w:p w14:paraId="07867D52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59FA7F2B" w14:textId="79ED7D85" w:rsidR="00775078" w:rsidRDefault="00775078" w:rsidP="003A4898">
      <w:pPr>
        <w:spacing w:after="0" w:line="240" w:lineRule="auto"/>
        <w:contextualSpacing/>
        <w:mirrorIndents/>
        <w:jc w:val="both"/>
      </w:pPr>
    </w:p>
    <w:p w14:paraId="26F54803" w14:textId="02004AB4" w:rsidR="00775078" w:rsidRDefault="00775078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603E9336" wp14:editId="5BA264D2">
                <wp:extent cx="6858000" cy="1404620"/>
                <wp:effectExtent l="0" t="0" r="19050" b="26035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580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673D9D" w14:textId="77777777" w:rsidR="00775078" w:rsidRDefault="00775078" w:rsidP="00775078">
                            <w:pPr>
                              <w:spacing w:after="0"/>
                              <w:contextualSpacing/>
                              <w:jc w:val="both"/>
                            </w:pPr>
                          </w:p>
                          <w:p w14:paraId="72B39230" w14:textId="77777777" w:rsidR="00775078" w:rsidRDefault="00775078" w:rsidP="0077507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043D76F" wp14:editId="45AC6736">
                                  <wp:extent cx="6666230" cy="2246630"/>
                                  <wp:effectExtent l="0" t="0" r="1270" b="1270"/>
                                  <wp:docPr id="61" name="Picture 6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6666230" cy="224663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DFC39D7" w14:textId="4E604CDF" w:rsidR="00775078" w:rsidRDefault="00775078" w:rsidP="0077507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346EB3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>. a. CO2 Cap and b. OSW Cost Curve Scenario Construc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603E933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540pt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" strokecolor="#e7e6e6 [3214]">
                <v:textbox style="mso-fit-shape-to-text:t">
                  <w:txbxContent>
                    <w:p w14:paraId="6B673D9D" w14:textId="77777777" w:rsidR="00775078" w:rsidRDefault="00775078" w:rsidP="00775078">
                      <w:pPr>
                        <w:spacing w:after="0"/>
                        <w:contextualSpacing/>
                        <w:jc w:val="both"/>
                      </w:pPr>
                    </w:p>
                    <w:p w14:paraId="72B39230" w14:textId="77777777" w:rsidR="00775078" w:rsidRDefault="00775078" w:rsidP="0077507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043D76F" wp14:editId="45AC6736">
                            <wp:extent cx="6666230" cy="2246630"/>
                            <wp:effectExtent l="0" t="0" r="1270" b="1270"/>
                            <wp:docPr id="61" name="Picture 6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6666230" cy="224663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DFC39D7" w14:textId="4E604CDF" w:rsidR="00775078" w:rsidRDefault="00775078" w:rsidP="0077507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fldSimple w:instr=" SEQ Figure \* ARABIC ">
                        <w:r w:rsidR="00346EB3">
                          <w:rPr>
                            <w:noProof/>
                          </w:rPr>
                          <w:t>1</w:t>
                        </w:r>
                      </w:fldSimple>
                      <w:r>
                        <w:t>. a. CO2 Cap and b. OSW Cost Curve Scenario Construction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516F4FA3" w14:textId="735E437B" w:rsidR="007D5984" w:rsidRDefault="007D5984" w:rsidP="003A4898">
      <w:pPr>
        <w:spacing w:after="0" w:line="240" w:lineRule="auto"/>
        <w:contextualSpacing/>
        <w:mirrorIndents/>
        <w:jc w:val="both"/>
      </w:pPr>
    </w:p>
    <w:p w14:paraId="485ED5EF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6B7D2C6A" w14:textId="30DEFF59" w:rsidR="00E3188C" w:rsidRDefault="00E3188C" w:rsidP="003A4898">
      <w:pPr>
        <w:spacing w:after="0" w:line="240" w:lineRule="auto"/>
        <w:contextualSpacing/>
        <w:mirrorIndents/>
        <w:jc w:val="both"/>
      </w:pPr>
    </w:p>
    <w:p w14:paraId="49A915FC" w14:textId="77777777" w:rsidR="007D5984" w:rsidRDefault="007D5984" w:rsidP="003A4898">
      <w:pPr>
        <w:pStyle w:val="Heading2"/>
        <w:spacing w:before="0" w:line="240" w:lineRule="auto"/>
        <w:contextualSpacing/>
        <w:mirrorIndents/>
        <w:jc w:val="both"/>
        <w:sectPr w:rsidR="007D5984" w:rsidSect="009730D4">
          <w:footerReference w:type="default" r:id="rId14"/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F7A4356" w14:textId="20762159" w:rsidR="00775078" w:rsidRDefault="00F51A73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5B221B2E" wp14:editId="13FFF510">
                <wp:extent cx="3190875" cy="2781300"/>
                <wp:effectExtent l="0" t="0" r="28575" b="19050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90875" cy="2781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DADF57" w14:textId="73DCC065" w:rsidR="00FF1F3A" w:rsidRDefault="00942DB3" w:rsidP="003A489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6CDDD7F" wp14:editId="57587694">
                                  <wp:extent cx="2947827" cy="2519916"/>
                                  <wp:effectExtent l="0" t="0" r="5080" b="0"/>
                                  <wp:docPr id="63" name="Picture 6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76618" cy="254452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57B2E2A" w14:textId="44BBA13E" w:rsidR="00FF1F3A" w:rsidRDefault="00FF1F3A" w:rsidP="003A489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2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Total OSW Capacity in 205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B221B2E" id="_x0000_s1027" type="#_x0000_t202" style="width:251.25pt;height:21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" strokecolor="#e7e6e6 [3214]">
                <v:textbox>
                  <w:txbxContent>
                    <w:p w14:paraId="30DADF57" w14:textId="73DCC065" w:rsidR="00FF1F3A" w:rsidRDefault="00942DB3" w:rsidP="003A489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6CDDD7F" wp14:editId="57587694">
                            <wp:extent cx="2947827" cy="2519916"/>
                            <wp:effectExtent l="0" t="0" r="5080" b="0"/>
                            <wp:docPr id="63" name="Picture 6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76618" cy="254452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57B2E2A" w14:textId="44BBA13E" w:rsidR="00FF1F3A" w:rsidRDefault="00FF1F3A" w:rsidP="003A489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2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>. Total OSW Capacity in 2050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EEA0468" w14:textId="77777777" w:rsidR="00775078" w:rsidRDefault="00775078" w:rsidP="003A4898">
      <w:pPr>
        <w:keepNext/>
        <w:spacing w:after="0" w:line="240" w:lineRule="auto"/>
        <w:contextualSpacing/>
        <w:mirrorIndents/>
        <w:jc w:val="both"/>
      </w:pPr>
    </w:p>
    <w:p w14:paraId="7041AAB3" w14:textId="4F42C487" w:rsidR="003A4898" w:rsidRDefault="00775078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2FDC0458" wp14:editId="5A66EDB3">
                <wp:extent cx="4676775" cy="1404620"/>
                <wp:effectExtent l="0" t="0" r="28575" b="15240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7677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F341BA" w14:textId="12E55CAE" w:rsidR="00775078" w:rsidRDefault="00C67889" w:rsidP="0077507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660B5C6" wp14:editId="64F077EB">
                                  <wp:extent cx="4412853" cy="2499995"/>
                                  <wp:effectExtent l="0" t="0" r="6985" b="0"/>
                                  <wp:docPr id="11" name="Picture 1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4415475" cy="2501481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62D70B5" w14:textId="2B4C53AF" w:rsidR="00775078" w:rsidRDefault="00775078" w:rsidP="0077507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346EB3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r>
                              <w:t>. Tota</w:t>
                            </w:r>
                            <w:r w:rsidR="00C67889">
                              <w:t xml:space="preserve">l </w:t>
                            </w:r>
                            <w:r>
                              <w:t>OSW Capacity by Scenari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FDC0458" id="_x0000_s1028" type="#_x0000_t202" style="width:368.25pt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" strokecolor="#e7e6e6 [3214]">
                <v:textbox style="mso-fit-shape-to-text:t">
                  <w:txbxContent>
                    <w:p w14:paraId="73F341BA" w14:textId="12E55CAE" w:rsidR="00775078" w:rsidRDefault="00C67889" w:rsidP="0077507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660B5C6" wp14:editId="64F077EB">
                            <wp:extent cx="4412853" cy="2499995"/>
                            <wp:effectExtent l="0" t="0" r="6985" b="0"/>
                            <wp:docPr id="11" name="Picture 1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4415475" cy="2501481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62D70B5" w14:textId="2B4C53AF" w:rsidR="00775078" w:rsidRDefault="00775078" w:rsidP="0077507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fldSimple w:instr=" SEQ Figure \* ARABIC ">
                        <w:r w:rsidR="00346EB3">
                          <w:rPr>
                            <w:noProof/>
                          </w:rPr>
                          <w:t>3</w:t>
                        </w:r>
                      </w:fldSimple>
                      <w:r>
                        <w:t>. Tota</w:t>
                      </w:r>
                      <w:r w:rsidR="00C67889">
                        <w:t xml:space="preserve">l </w:t>
                      </w:r>
                      <w:r>
                        <w:t>OSW Capacity by Scenario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5CE8791" w14:textId="3E115FD5" w:rsidR="005576CC" w:rsidRDefault="005576CC" w:rsidP="003A4898">
      <w:pPr>
        <w:spacing w:after="0" w:line="240" w:lineRule="auto"/>
        <w:contextualSpacing/>
        <w:mirrorIndents/>
        <w:jc w:val="both"/>
      </w:pPr>
    </w:p>
    <w:p w14:paraId="7426AC51" w14:textId="505037B8" w:rsidR="005D667D" w:rsidRDefault="00775078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1769F7E4" wp14:editId="5757B540">
                <wp:extent cx="3434080" cy="2620107"/>
                <wp:effectExtent l="0" t="0" r="13970" b="27940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34080" cy="262010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26E627" w14:textId="77777777" w:rsidR="00775078" w:rsidRDefault="00775078" w:rsidP="00775078">
                            <w:pPr>
                              <w:keepNext/>
                              <w:spacing w:after="0"/>
                              <w:contextualSpacing/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F29BA98" wp14:editId="3EE81C48">
                                  <wp:extent cx="3038475" cy="2342309"/>
                                  <wp:effectExtent l="0" t="0" r="0" b="1270"/>
                                  <wp:docPr id="59" name="Picture 5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050722" cy="235175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1582FAC" w14:textId="5C750D43" w:rsidR="00775078" w:rsidRDefault="00775078" w:rsidP="00775078">
                            <w:pPr>
                              <w:pStyle w:val="Caption"/>
                              <w:contextualSpacing/>
                              <w:jc w:val="center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346EB3">
                                <w:rPr>
                                  <w:noProof/>
                                </w:rPr>
                                <w:t>4</w:t>
                              </w:r>
                            </w:fldSimple>
                            <w:r>
                              <w:t>. Average OSW capacity per region across scenari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769F7E4" id="_x0000_s1029" type="#_x0000_t202" style="width:270.4pt;height:206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" strokecolor="#e7e6e6 [3214]">
                <v:textbox>
                  <w:txbxContent>
                    <w:p w14:paraId="4A26E627" w14:textId="77777777" w:rsidR="00775078" w:rsidRDefault="00775078" w:rsidP="00775078">
                      <w:pPr>
                        <w:keepNext/>
                        <w:spacing w:after="0"/>
                        <w:contextualSpacing/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F29BA98" wp14:editId="3EE81C48">
                            <wp:extent cx="3038475" cy="2342309"/>
                            <wp:effectExtent l="0" t="0" r="0" b="1270"/>
                            <wp:docPr id="59" name="Picture 5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050722" cy="235175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1582FAC" w14:textId="5C750D43" w:rsidR="00775078" w:rsidRDefault="00775078" w:rsidP="00775078">
                      <w:pPr>
                        <w:pStyle w:val="Caption"/>
                        <w:contextualSpacing/>
                        <w:jc w:val="center"/>
                      </w:pPr>
                      <w:r>
                        <w:t xml:space="preserve">Figure </w:t>
                      </w:r>
                      <w:fldSimple w:instr=" SEQ Figure \* ARABIC ">
                        <w:r w:rsidR="00346EB3">
                          <w:rPr>
                            <w:noProof/>
                          </w:rPr>
                          <w:t>4</w:t>
                        </w:r>
                      </w:fldSimple>
                      <w:r>
                        <w:t>. Average OSW capacity per region across scenarios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r>
        <w:t xml:space="preserve">                             </w:t>
      </w:r>
      <w:r>
        <w:rPr>
          <w:noProof/>
        </w:rPr>
        <mc:AlternateContent>
          <mc:Choice Requires="wps">
            <w:drawing>
              <wp:inline distT="0" distB="0" distL="0" distR="0" wp14:anchorId="223885EF" wp14:editId="23392FB3">
                <wp:extent cx="3438525" cy="2638425"/>
                <wp:effectExtent l="0" t="0" r="28575" b="28575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38525" cy="26384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FC6148" w14:textId="77777777" w:rsidR="00B14399" w:rsidRDefault="00B14399" w:rsidP="00B14399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38FD45C" wp14:editId="1FD2C3BC">
                                  <wp:extent cx="3109401" cy="2276475"/>
                                  <wp:effectExtent l="0" t="0" r="0" b="0"/>
                                  <wp:docPr id="23" name="Picture 2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127133" cy="228945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72CBA42" w14:textId="3D4A5DF1" w:rsidR="00B14399" w:rsidRDefault="00B14399" w:rsidP="00B14399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346EB3">
                                <w:rPr>
                                  <w:noProof/>
                                </w:rPr>
                                <w:t>5</w:t>
                              </w:r>
                            </w:fldSimple>
                            <w:r>
                              <w:t>. Total electric sector electricity production in 2050</w:t>
                            </w:r>
                          </w:p>
                          <w:p w14:paraId="19F2622D" w14:textId="77777777" w:rsidR="00B14399" w:rsidRDefault="00B14399" w:rsidP="00B14399">
                            <w:pPr>
                              <w:keepNext/>
                            </w:pPr>
                          </w:p>
                          <w:p w14:paraId="02AD16EB" w14:textId="77777777" w:rsidR="00B14399" w:rsidRDefault="00B14399" w:rsidP="00B14399">
                            <w:pPr>
                              <w:pStyle w:val="Caption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23885EF" id="_x0000_s1030" type="#_x0000_t202" style="width:270.75pt;height:207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" strokecolor="#e7e6e6 [3214]">
                <v:textbox>
                  <w:txbxContent>
                    <w:p w14:paraId="22FC6148" w14:textId="77777777" w:rsidR="00B14399" w:rsidRDefault="00B14399" w:rsidP="00B14399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38FD45C" wp14:editId="1FD2C3BC">
                            <wp:extent cx="3109401" cy="2276475"/>
                            <wp:effectExtent l="0" t="0" r="0" b="0"/>
                            <wp:docPr id="23" name="Picture 2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8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127133" cy="228945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72CBA42" w14:textId="3D4A5DF1" w:rsidR="00B14399" w:rsidRDefault="00B14399" w:rsidP="00B14399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 w:rsidR="00346EB3">
                          <w:rPr>
                            <w:noProof/>
                          </w:rPr>
                          <w:t>5</w:t>
                        </w:r>
                      </w:fldSimple>
                      <w:r>
                        <w:t>. Total electric sector electricity production in 2050</w:t>
                      </w:r>
                    </w:p>
                    <w:p w14:paraId="19F2622D" w14:textId="77777777" w:rsidR="00B14399" w:rsidRDefault="00B14399" w:rsidP="00B14399">
                      <w:pPr>
                        <w:keepNext/>
                      </w:pPr>
                    </w:p>
                    <w:p w14:paraId="02AD16EB" w14:textId="77777777" w:rsidR="00B14399" w:rsidRDefault="00B14399" w:rsidP="00B14399">
                      <w:pPr>
                        <w:pStyle w:val="Caption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8149B3">
        <w:t xml:space="preserve"> </w:t>
      </w:r>
    </w:p>
    <w:p w14:paraId="02A22F47" w14:textId="3F3B80B8" w:rsidR="00B14399" w:rsidRDefault="00B14399" w:rsidP="003A4898">
      <w:pPr>
        <w:keepNext/>
        <w:spacing w:after="0" w:line="240" w:lineRule="auto"/>
        <w:contextualSpacing/>
        <w:mirrorIndents/>
        <w:jc w:val="both"/>
      </w:pPr>
    </w:p>
    <w:p w14:paraId="32ABF77A" w14:textId="7753F6E1" w:rsidR="009E3C67" w:rsidRDefault="009E3C67" w:rsidP="003A4898">
      <w:pPr>
        <w:spacing w:after="0" w:line="240" w:lineRule="auto"/>
        <w:contextualSpacing/>
        <w:mirrorIndents/>
        <w:jc w:val="both"/>
      </w:pPr>
    </w:p>
    <w:p w14:paraId="506375E5" w14:textId="0156B873" w:rsidR="009E3C67" w:rsidRDefault="009E3C67" w:rsidP="003A4898">
      <w:pPr>
        <w:spacing w:after="0" w:line="240" w:lineRule="auto"/>
        <w:contextualSpacing/>
        <w:mirrorIndents/>
        <w:jc w:val="both"/>
      </w:pPr>
    </w:p>
    <w:p w14:paraId="27570395" w14:textId="48C2214C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81C6A3A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AAFB8CC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DA0CCE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E960C82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2FB33AE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77A9DF87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22C895D4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2C6F8B4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3B52DD9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757EA18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62186BE5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61B42D6A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A0E2762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2E47DA78" w14:textId="1594F30E" w:rsidR="00346EB3" w:rsidRDefault="00346EB3" w:rsidP="003A4898">
      <w:pPr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78FE41D9" wp14:editId="4D310AE2">
                <wp:extent cx="3358515" cy="2971800"/>
                <wp:effectExtent l="0" t="0" r="13335" b="1905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58662" cy="297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73388B6" w14:textId="77777777" w:rsidR="00346EB3" w:rsidRDefault="00346EB3" w:rsidP="00346EB3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279E8C7" wp14:editId="79E3F81A">
                                  <wp:extent cx="3165231" cy="2628900"/>
                                  <wp:effectExtent l="0" t="0" r="0" b="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 rotWithShape="1">
                                          <a:blip r:embed="rId19"/>
                                          <a:srcRect l="-531" r="5094" b="7299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165231" cy="26289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F106350" w14:textId="3F1851A7" w:rsidR="00346EB3" w:rsidRDefault="00346EB3" w:rsidP="00346EB3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6</w:t>
                            </w:r>
                            <w:r>
                              <w:fldChar w:fldCharType="end"/>
                            </w:r>
                            <w:r>
                              <w:t>. Reference case electricity production by technology</w:t>
                            </w:r>
                          </w:p>
                          <w:p w14:paraId="32BEF2EB" w14:textId="77777777" w:rsidR="00346EB3" w:rsidRDefault="00346EB3" w:rsidP="00346EB3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8FE41D9" id="_x0000_s1031" type="#_x0000_t202" style="width:264.45pt;height:23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" strokecolor="#e7e6e6 [3214]">
                <v:textbox>
                  <w:txbxContent>
                    <w:p w14:paraId="273388B6" w14:textId="77777777" w:rsidR="00346EB3" w:rsidRDefault="00346EB3" w:rsidP="00346EB3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279E8C7" wp14:editId="79E3F81A">
                            <wp:extent cx="3165231" cy="2628900"/>
                            <wp:effectExtent l="0" t="0" r="0" b="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 rotWithShape="1">
                                    <a:blip r:embed="rId19"/>
                                    <a:srcRect l="-531" r="5094" b="7299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165231" cy="262890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F106350" w14:textId="3F1851A7" w:rsidR="00346EB3" w:rsidRDefault="00346EB3" w:rsidP="00346EB3">
                      <w:pPr>
                        <w:pStyle w:val="Caption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6</w:t>
                      </w:r>
                      <w:r>
                        <w:fldChar w:fldCharType="end"/>
                      </w:r>
                      <w:r>
                        <w:t>. Reference case electricity production by technology</w:t>
                      </w:r>
                    </w:p>
                    <w:p w14:paraId="32BEF2EB" w14:textId="77777777" w:rsidR="00346EB3" w:rsidRDefault="00346EB3" w:rsidP="00346EB3"/>
                  </w:txbxContent>
                </v:textbox>
                <w10:anchorlock/>
              </v:shape>
            </w:pict>
          </mc:Fallback>
        </mc:AlternateContent>
      </w:r>
    </w:p>
    <w:p w14:paraId="0E3D222D" w14:textId="77777777" w:rsidR="00346EB3" w:rsidRDefault="00346EB3" w:rsidP="003A4898">
      <w:pPr>
        <w:spacing w:after="0" w:line="240" w:lineRule="auto"/>
        <w:contextualSpacing/>
        <w:mirrorIndents/>
        <w:jc w:val="both"/>
      </w:pPr>
    </w:p>
    <w:p w14:paraId="75F2A30E" w14:textId="6D7B4D0D" w:rsidR="00B14399" w:rsidRDefault="00775078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4E642746" wp14:editId="73437740">
                <wp:extent cx="3191608" cy="3042138"/>
                <wp:effectExtent l="0" t="0" r="27940" b="25400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91608" cy="304213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FC46B3" w14:textId="77777777" w:rsidR="00A65DAD" w:rsidRDefault="00775078" w:rsidP="00A65DAD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9D61F89" wp14:editId="76847CF8">
                                  <wp:extent cx="2915864" cy="2514600"/>
                                  <wp:effectExtent l="0" t="0" r="0" b="0"/>
                                  <wp:docPr id="60" name="Picture 6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0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32233" cy="252871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93101D7" w14:textId="6F9C57E0" w:rsidR="00A65DAD" w:rsidRDefault="00A65DAD" w:rsidP="00A65DAD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7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. </w:t>
                            </w:r>
                            <w:r w:rsidRPr="00241DB3">
                              <w:t>Capacity additions and retirements in relation to the reference case</w:t>
                            </w:r>
                          </w:p>
                          <w:p w14:paraId="2AAB7325" w14:textId="489C5882" w:rsidR="00775078" w:rsidRDefault="00775078" w:rsidP="00A65DAD">
                            <w:pPr>
                              <w:keepNext/>
                            </w:pPr>
                          </w:p>
                          <w:p w14:paraId="0E6D1548" w14:textId="77777777" w:rsidR="00775078" w:rsidRDefault="00775078" w:rsidP="00775078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E642746" id="_x0000_s1032" type="#_x0000_t202" style="width:251.3pt;height:239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" strokecolor="#e7e6e6 [3214]">
                <v:textbox>
                  <w:txbxContent>
                    <w:p w14:paraId="30FC46B3" w14:textId="77777777" w:rsidR="00A65DAD" w:rsidRDefault="00775078" w:rsidP="00A65DAD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9D61F89" wp14:editId="76847CF8">
                            <wp:extent cx="2915864" cy="2514600"/>
                            <wp:effectExtent l="0" t="0" r="0" b="0"/>
                            <wp:docPr id="60" name="Picture 6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0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32233" cy="252871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93101D7" w14:textId="6F9C57E0" w:rsidR="00A65DAD" w:rsidRDefault="00A65DAD" w:rsidP="00A65DAD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7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 xml:space="preserve">. </w:t>
                      </w:r>
                      <w:r w:rsidRPr="00241DB3">
                        <w:t>Capacity additions and retirements in relation to the reference case</w:t>
                      </w:r>
                    </w:p>
                    <w:p w14:paraId="2AAB7325" w14:textId="489C5882" w:rsidR="00775078" w:rsidRDefault="00775078" w:rsidP="00A65DAD">
                      <w:pPr>
                        <w:keepNext/>
                      </w:pPr>
                    </w:p>
                    <w:p w14:paraId="0E6D1548" w14:textId="77777777" w:rsidR="00775078" w:rsidRDefault="00775078" w:rsidP="00775078"/>
                  </w:txbxContent>
                </v:textbox>
                <w10:anchorlock/>
              </v:shape>
            </w:pict>
          </mc:Fallback>
        </mc:AlternateContent>
      </w:r>
      <w:r w:rsidR="00B67F5F">
        <w:t xml:space="preserve"> </w:t>
      </w:r>
    </w:p>
    <w:p w14:paraId="08747E85" w14:textId="77777777" w:rsidR="00A24021" w:rsidRDefault="00A24021" w:rsidP="003A4898">
      <w:pPr>
        <w:spacing w:after="0" w:line="240" w:lineRule="auto"/>
        <w:contextualSpacing/>
        <w:mirrorIndents/>
        <w:jc w:val="both"/>
      </w:pPr>
    </w:p>
    <w:p w14:paraId="1C219BD2" w14:textId="02832424" w:rsidR="009E3C67" w:rsidRDefault="009E3C67" w:rsidP="003A4898">
      <w:pPr>
        <w:spacing w:after="0" w:line="240" w:lineRule="auto"/>
        <w:contextualSpacing/>
        <w:mirrorIndents/>
        <w:jc w:val="both"/>
      </w:pPr>
    </w:p>
    <w:p w14:paraId="48D1FF8D" w14:textId="20F06357" w:rsidR="00B14399" w:rsidRDefault="00561D59" w:rsidP="003A4898">
      <w:pPr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472E09D8" wp14:editId="72826133">
                <wp:simplePos x="0" y="0"/>
                <wp:positionH relativeFrom="margin">
                  <wp:align>left</wp:align>
                </wp:positionH>
                <wp:positionV relativeFrom="paragraph">
                  <wp:posOffset>520065</wp:posOffset>
                </wp:positionV>
                <wp:extent cx="6118860" cy="4967605"/>
                <wp:effectExtent l="0" t="0" r="15240" b="23495"/>
                <wp:wrapSquare wrapText="bothSides"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8860" cy="496765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3AE740" w14:textId="2582A914" w:rsidR="0091250E" w:rsidRDefault="0091250E" w:rsidP="0091250E">
                            <w:pPr>
                              <w:pStyle w:val="Caption"/>
                              <w:keepNext/>
                              <w:jc w:val="both"/>
                            </w:pPr>
                            <w:r>
                              <w:t xml:space="preserve">Table </w:t>
                            </w:r>
                            <w:fldSimple w:instr=" SEQ Table \* ARABIC ">
                              <w:r w:rsidR="00346EB3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r>
                              <w:t>. Percent market share by technology in 2050 (Technology PJ/Total electric sector PJ)</w:t>
                            </w:r>
                          </w:p>
                          <w:p w14:paraId="6ACF9618" w14:textId="1FC92270" w:rsidR="0091250E" w:rsidRDefault="0091250E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92EB0EF" wp14:editId="36E55D89">
                                  <wp:extent cx="5949563" cy="4615962"/>
                                  <wp:effectExtent l="0" t="0" r="0" b="0"/>
                                  <wp:docPr id="192" name="Picture 19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1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986245" cy="464442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2E09D8" id="_x0000_s1033" type="#_x0000_t202" style="position:absolute;left:0;text-align:left;margin-left:0;margin-top:40.95pt;width:481.8pt;height:391.15pt;z-index:251667456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" strokecolor="#e7e6e6 [3214]">
                <v:textbox>
                  <w:txbxContent>
                    <w:p w14:paraId="023AE740" w14:textId="2582A914" w:rsidR="0091250E" w:rsidRDefault="0091250E" w:rsidP="0091250E">
                      <w:pPr>
                        <w:pStyle w:val="Caption"/>
                        <w:keepNext/>
                        <w:jc w:val="both"/>
                      </w:pPr>
                      <w:r>
                        <w:t xml:space="preserve">Table </w:t>
                      </w:r>
                      <w:fldSimple w:instr=" SEQ Table \* ARABIC ">
                        <w:r w:rsidR="00346EB3">
                          <w:rPr>
                            <w:noProof/>
                          </w:rPr>
                          <w:t>2</w:t>
                        </w:r>
                      </w:fldSimple>
                      <w:r>
                        <w:t>. Percent market share by technology in 2050 (Technology PJ/Total electric sector PJ)</w:t>
                      </w:r>
                    </w:p>
                    <w:p w14:paraId="6ACF9618" w14:textId="1FC92270" w:rsidR="0091250E" w:rsidRDefault="0091250E">
                      <w:r>
                        <w:rPr>
                          <w:noProof/>
                        </w:rPr>
                        <w:drawing>
                          <wp:inline distT="0" distB="0" distL="0" distR="0" wp14:anchorId="592EB0EF" wp14:editId="36E55D89">
                            <wp:extent cx="5949563" cy="4615962"/>
                            <wp:effectExtent l="0" t="0" r="0" b="0"/>
                            <wp:docPr id="192" name="Picture 19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986245" cy="464442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A24021">
        <w:rPr>
          <w:noProof/>
        </w:rPr>
        <w:t xml:space="preserve"> </w:t>
      </w:r>
    </w:p>
    <w:p w14:paraId="5C41691E" w14:textId="5257F4E5" w:rsidR="004A7E54" w:rsidRDefault="004A7E54" w:rsidP="003A4898">
      <w:pPr>
        <w:keepNext/>
        <w:spacing w:after="0" w:line="240" w:lineRule="auto"/>
        <w:contextualSpacing/>
        <w:mirrorIndents/>
        <w:jc w:val="both"/>
      </w:pPr>
    </w:p>
    <w:p w14:paraId="48DC1FE3" w14:textId="59FC69BD" w:rsidR="008A3DB9" w:rsidRDefault="008A3DB9" w:rsidP="003A4898">
      <w:pPr>
        <w:keepNext/>
        <w:spacing w:after="0" w:line="240" w:lineRule="auto"/>
        <w:contextualSpacing/>
        <w:mirrorIndents/>
        <w:jc w:val="both"/>
      </w:pPr>
    </w:p>
    <w:p w14:paraId="7C97BEAE" w14:textId="57CC02D8" w:rsidR="00E9228B" w:rsidRDefault="00146EE1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3844C7CE" wp14:editId="76D3408B">
                <wp:extent cx="3601941" cy="2488759"/>
                <wp:effectExtent l="0" t="0" r="17780" b="26035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01941" cy="248875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488E60" w14:textId="77777777" w:rsidR="00146EE1" w:rsidRDefault="00146EE1" w:rsidP="00146EE1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BA3AECD" wp14:editId="1D24A6CD">
                                  <wp:extent cx="3404116" cy="1876507"/>
                                  <wp:effectExtent l="0" t="0" r="6350" b="0"/>
                                  <wp:docPr id="22" name="Picture 2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2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445893" cy="189953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48AB558" w14:textId="10F6C04E" w:rsidR="00146EE1" w:rsidRDefault="00146EE1" w:rsidP="00146EE1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8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Percent of electric sector production from renewable technologies</w:t>
                            </w:r>
                            <w:r w:rsidR="00B232C9">
                              <w:t>. Renewable technologies include solar, terrestrial wind, and OSW.</w:t>
                            </w:r>
                          </w:p>
                          <w:p w14:paraId="2C27C2B8" w14:textId="0F09B3EF" w:rsidR="00146EE1" w:rsidRDefault="00146EE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844C7CE" id="_x0000_s1034" type="#_x0000_t202" style="width:283.6pt;height:195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" strokecolor="#e7e6e6 [3214]">
                <v:textbox>
                  <w:txbxContent>
                    <w:p w14:paraId="02488E60" w14:textId="77777777" w:rsidR="00146EE1" w:rsidRDefault="00146EE1" w:rsidP="00146EE1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BA3AECD" wp14:editId="1D24A6CD">
                            <wp:extent cx="3404116" cy="1876507"/>
                            <wp:effectExtent l="0" t="0" r="6350" b="0"/>
                            <wp:docPr id="22" name="Picture 2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2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445893" cy="189953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48AB558" w14:textId="10F6C04E" w:rsidR="00146EE1" w:rsidRDefault="00146EE1" w:rsidP="00146EE1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8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>. Percent of electric sector production from renewable technologies</w:t>
                      </w:r>
                      <w:r w:rsidR="00B232C9">
                        <w:t>. Renewable technologies include solar, terrestrial wind, and OSW.</w:t>
                      </w:r>
                    </w:p>
                    <w:p w14:paraId="2C27C2B8" w14:textId="0F09B3EF" w:rsidR="00146EE1" w:rsidRDefault="00146EE1"/>
                  </w:txbxContent>
                </v:textbox>
                <w10:anchorlock/>
              </v:shape>
            </w:pict>
          </mc:Fallback>
        </mc:AlternateContent>
      </w:r>
      <w:r w:rsidR="00E9228B">
        <w:t xml:space="preserve">        </w:t>
      </w:r>
    </w:p>
    <w:p w14:paraId="4895FB73" w14:textId="77777777" w:rsidR="00877902" w:rsidRDefault="00877902" w:rsidP="003A4898">
      <w:pPr>
        <w:keepNext/>
        <w:spacing w:after="0" w:line="240" w:lineRule="auto"/>
        <w:contextualSpacing/>
        <w:mirrorIndents/>
        <w:jc w:val="both"/>
      </w:pPr>
    </w:p>
    <w:p w14:paraId="7AE3916F" w14:textId="58BFC18C" w:rsidR="00146EE1" w:rsidRDefault="00877902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77C367E8" wp14:editId="3D4F3713">
                <wp:extent cx="3959749" cy="2520564"/>
                <wp:effectExtent l="0" t="0" r="22225" b="13335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59749" cy="252056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045173" w14:textId="77777777" w:rsidR="00A623CE" w:rsidRDefault="00A623CE" w:rsidP="00A623CE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069EECD" wp14:editId="6280A136">
                                  <wp:extent cx="3778148" cy="2154804"/>
                                  <wp:effectExtent l="0" t="0" r="0" b="0"/>
                                  <wp:docPr id="26" name="Picture 2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3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798663" cy="216650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4B5A9CD" w14:textId="09605DB1" w:rsidR="00A623CE" w:rsidRDefault="00A623CE" w:rsidP="00A623CE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9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Electric sector emissions reductions</w:t>
                            </w:r>
                          </w:p>
                          <w:p w14:paraId="7C23DDD7" w14:textId="4ABDF246" w:rsidR="00877902" w:rsidRDefault="00877902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7C367E8" id="_x0000_s1035" type="#_x0000_t202" style="width:311.8pt;height:198.4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" strokecolor="#e7e6e6 [3214]">
                <v:textbox>
                  <w:txbxContent>
                    <w:p w14:paraId="74045173" w14:textId="77777777" w:rsidR="00A623CE" w:rsidRDefault="00A623CE" w:rsidP="00A623CE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069EECD" wp14:editId="6280A136">
                            <wp:extent cx="3778148" cy="2154804"/>
                            <wp:effectExtent l="0" t="0" r="0" b="0"/>
                            <wp:docPr id="26" name="Picture 2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3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798663" cy="2166504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4B5A9CD" w14:textId="09605DB1" w:rsidR="00A623CE" w:rsidRDefault="00A623CE" w:rsidP="00A623CE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9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>. Electric sector emissions reductions</w:t>
                      </w:r>
                    </w:p>
                    <w:p w14:paraId="7C23DDD7" w14:textId="4ABDF246" w:rsidR="00877902" w:rsidRDefault="00877902"/>
                  </w:txbxContent>
                </v:textbox>
                <w10:anchorlock/>
              </v:shape>
            </w:pict>
          </mc:Fallback>
        </mc:AlternateContent>
      </w:r>
    </w:p>
    <w:p w14:paraId="39438D36" w14:textId="034F77AD" w:rsidR="00877902" w:rsidRDefault="00877902" w:rsidP="003A4898">
      <w:pPr>
        <w:keepNext/>
        <w:spacing w:after="0" w:line="240" w:lineRule="auto"/>
        <w:contextualSpacing/>
        <w:mirrorIndents/>
        <w:jc w:val="both"/>
      </w:pPr>
    </w:p>
    <w:p w14:paraId="1AAED3FC" w14:textId="609520A5" w:rsidR="000B70D9" w:rsidRDefault="000B70D9" w:rsidP="003A4898">
      <w:pPr>
        <w:keepNext/>
        <w:spacing w:after="0" w:line="240" w:lineRule="auto"/>
        <w:contextualSpacing/>
        <w:mirrorIndents/>
        <w:jc w:val="both"/>
      </w:pPr>
    </w:p>
    <w:p w14:paraId="54124CCE" w14:textId="5D196622" w:rsidR="000B70D9" w:rsidRDefault="000B70D9" w:rsidP="003A4898">
      <w:pPr>
        <w:keepNext/>
        <w:spacing w:after="0" w:line="240" w:lineRule="auto"/>
        <w:contextualSpacing/>
        <w:mirrorIndents/>
        <w:jc w:val="both"/>
      </w:pPr>
    </w:p>
    <w:p w14:paraId="32700463" w14:textId="77777777" w:rsidR="000B70D9" w:rsidRDefault="000B70D9" w:rsidP="003A4898">
      <w:pPr>
        <w:keepNext/>
        <w:spacing w:after="0" w:line="240" w:lineRule="auto"/>
        <w:contextualSpacing/>
        <w:mirrorIndents/>
        <w:jc w:val="both"/>
      </w:pPr>
    </w:p>
    <w:p w14:paraId="260220AE" w14:textId="4AC52DA5" w:rsidR="00E9228B" w:rsidRDefault="006E667B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0FA5BA54" wp14:editId="605BA706">
                <wp:extent cx="2905125" cy="4333875"/>
                <wp:effectExtent l="0" t="0" r="28575" b="28575"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5125" cy="4333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3A2517B" w14:textId="73E0B6CD" w:rsidR="006E667B" w:rsidRDefault="00140F2E" w:rsidP="006E667B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ED1D149" wp14:editId="10B0F944">
                                  <wp:extent cx="2333625" cy="3906674"/>
                                  <wp:effectExtent l="0" t="0" r="0" b="0"/>
                                  <wp:docPr id="19" name="Picture 1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4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40476" cy="3918142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51CC781" w14:textId="4B4AA6B4" w:rsidR="006E667B" w:rsidRDefault="006E667B" w:rsidP="006E667B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10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Industrial sector CHP and Grid electricity use</w:t>
                            </w:r>
                          </w:p>
                          <w:p w14:paraId="37999606" w14:textId="7C51A7E1" w:rsidR="006E667B" w:rsidRDefault="006E667B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FA5BA54" id="_x0000_s1036" type="#_x0000_t202" style="width:228.75pt;height:341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" strokecolor="#e7e6e6 [3214]">
                <v:textbox>
                  <w:txbxContent>
                    <w:p w14:paraId="63A2517B" w14:textId="73E0B6CD" w:rsidR="006E667B" w:rsidRDefault="00140F2E" w:rsidP="006E667B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ED1D149" wp14:editId="10B0F944">
                            <wp:extent cx="2333625" cy="3906674"/>
                            <wp:effectExtent l="0" t="0" r="0" b="0"/>
                            <wp:docPr id="19" name="Picture 1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4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40476" cy="3918142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51CC781" w14:textId="4B4AA6B4" w:rsidR="006E667B" w:rsidRDefault="006E667B" w:rsidP="006E667B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10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>. Industrial sector CHP and Grid electricity use</w:t>
                      </w:r>
                    </w:p>
                    <w:p w14:paraId="37999606" w14:textId="7C51A7E1" w:rsidR="006E667B" w:rsidRDefault="006E667B"/>
                  </w:txbxContent>
                </v:textbox>
                <w10:anchorlock/>
              </v:shape>
            </w:pict>
          </mc:Fallback>
        </mc:AlternateContent>
      </w:r>
      <w:bookmarkStart w:id="0" w:name="_GoBack"/>
      <w:bookmarkEnd w:id="0"/>
    </w:p>
    <w:p w14:paraId="0974E25E" w14:textId="1CDA8F53" w:rsidR="000A264C" w:rsidRDefault="000A264C" w:rsidP="003A4898">
      <w:pPr>
        <w:keepNext/>
        <w:spacing w:after="0" w:line="240" w:lineRule="auto"/>
        <w:contextualSpacing/>
        <w:mirrorIndents/>
        <w:jc w:val="both"/>
      </w:pPr>
    </w:p>
    <w:p w14:paraId="6B7AE0E7" w14:textId="1BC4EC76" w:rsidR="00E9228B" w:rsidRDefault="000A264C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7273450A" wp14:editId="7EA7CA14">
                <wp:extent cx="3838575" cy="4029075"/>
                <wp:effectExtent l="0" t="0" r="28575" b="28575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38575" cy="40290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0CAC41" w14:textId="54378ACA" w:rsidR="000A264C" w:rsidRDefault="000A264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564D578" wp14:editId="4B5A0562">
                                  <wp:extent cx="3559844" cy="2171700"/>
                                  <wp:effectExtent l="0" t="0" r="2540" b="0"/>
                                  <wp:docPr id="39" name="Picture 3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568276" cy="217684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4039464" w14:textId="77777777" w:rsidR="000A264C" w:rsidRDefault="000A264C" w:rsidP="000A264C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9795D58" wp14:editId="5C3F3DCE">
                                  <wp:extent cx="3524250" cy="1354879"/>
                                  <wp:effectExtent l="0" t="0" r="0" b="0"/>
                                  <wp:docPr id="41" name="Picture 4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42627" cy="140038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8609261" w14:textId="1CA34A1C" w:rsidR="000A264C" w:rsidRDefault="000A264C" w:rsidP="000A264C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11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. </w:t>
                            </w:r>
                            <w:r w:rsidR="000D1915">
                              <w:t>Electric sector regression analyses</w:t>
                            </w:r>
                          </w:p>
                          <w:p w14:paraId="71D45CDE" w14:textId="3FEAF69C" w:rsidR="000A264C" w:rsidRDefault="000A264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273450A" id="_x0000_s1037" type="#_x0000_t202" style="width:302.25pt;height:317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" strokecolor="#e7e6e6 [3214]">
                <v:textbox>
                  <w:txbxContent>
                    <w:p w14:paraId="0B0CAC41" w14:textId="54378ACA" w:rsidR="000A264C" w:rsidRDefault="000A264C">
                      <w:r>
                        <w:rPr>
                          <w:noProof/>
                        </w:rPr>
                        <w:drawing>
                          <wp:inline distT="0" distB="0" distL="0" distR="0" wp14:anchorId="6564D578" wp14:editId="4B5A0562">
                            <wp:extent cx="3559844" cy="2171700"/>
                            <wp:effectExtent l="0" t="0" r="2540" b="0"/>
                            <wp:docPr id="39" name="Picture 3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568276" cy="217684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4039464" w14:textId="77777777" w:rsidR="000A264C" w:rsidRDefault="000A264C" w:rsidP="000A264C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9795D58" wp14:editId="5C3F3DCE">
                            <wp:extent cx="3524250" cy="1354879"/>
                            <wp:effectExtent l="0" t="0" r="0" b="0"/>
                            <wp:docPr id="41" name="Picture 4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42627" cy="140038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8609261" w14:textId="1CA34A1C" w:rsidR="000A264C" w:rsidRDefault="000A264C" w:rsidP="000A264C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11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 xml:space="preserve">. </w:t>
                      </w:r>
                      <w:r w:rsidR="000D1915">
                        <w:t>Electric sector regression analyses</w:t>
                      </w:r>
                    </w:p>
                    <w:p w14:paraId="71D45CDE" w14:textId="3FEAF69C" w:rsidR="000A264C" w:rsidRDefault="000A264C"/>
                  </w:txbxContent>
                </v:textbox>
                <w10:anchorlock/>
              </v:shape>
            </w:pict>
          </mc:Fallback>
        </mc:AlternateContent>
      </w:r>
    </w:p>
    <w:p w14:paraId="6CB01EF1" w14:textId="77777777" w:rsidR="000A668E" w:rsidRDefault="000A668E" w:rsidP="003A4898">
      <w:pPr>
        <w:keepNext/>
        <w:spacing w:after="0" w:line="240" w:lineRule="auto"/>
        <w:contextualSpacing/>
        <w:mirrorIndents/>
        <w:jc w:val="both"/>
      </w:pPr>
    </w:p>
    <w:p w14:paraId="7450BF72" w14:textId="597921E7" w:rsidR="005B7048" w:rsidRDefault="000A264C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1B9F47FB" wp14:editId="395BB4D9">
                <wp:extent cx="3867150" cy="3810000"/>
                <wp:effectExtent l="0" t="0" r="19050" b="19050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7150" cy="381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66EAB8" w14:textId="69B79AAC" w:rsidR="000A264C" w:rsidRDefault="000A264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F9D07BD" wp14:editId="48A85DA1">
                                  <wp:extent cx="3559810" cy="2157744"/>
                                  <wp:effectExtent l="0" t="0" r="2540" b="0"/>
                                  <wp:docPr id="38" name="Picture 3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574848" cy="2166859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3BB28F4" w14:textId="77777777" w:rsidR="000A264C" w:rsidRDefault="000A264C" w:rsidP="000A264C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EC7ADAC" wp14:editId="581D1A11">
                                  <wp:extent cx="3629593" cy="1162050"/>
                                  <wp:effectExtent l="0" t="0" r="9525" b="0"/>
                                  <wp:docPr id="40" name="Picture 4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40222" cy="1165453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E1EF33B" w14:textId="533777E8" w:rsidR="000A264C" w:rsidRDefault="000A264C" w:rsidP="000A264C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 w:rsidR="000B70D9">
                              <w:fldChar w:fldCharType="begin"/>
                            </w:r>
                            <w:r w:rsidR="000B70D9">
                              <w:instrText xml:space="preserve"> SEQ Figure \* ARABIC </w:instrText>
                            </w:r>
                            <w:r w:rsidR="000B70D9">
                              <w:fldChar w:fldCharType="separate"/>
                            </w:r>
                            <w:r w:rsidR="00346EB3">
                              <w:rPr>
                                <w:noProof/>
                              </w:rPr>
                              <w:t>12</w:t>
                            </w:r>
                            <w:r w:rsidR="000B70D9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Emissions regression analys</w:t>
                            </w:r>
                            <w:r w:rsidR="00F424D4">
                              <w:t>es</w:t>
                            </w:r>
                          </w:p>
                          <w:p w14:paraId="43B5A67B" w14:textId="5119BED7" w:rsidR="000A264C" w:rsidRDefault="000A264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B9F47FB" id="_x0000_s1038" type="#_x0000_t202" style="width:304.5pt;height:300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" strokecolor="#e7e6e6 [3214]">
                <v:textbox>
                  <w:txbxContent>
                    <w:p w14:paraId="1766EAB8" w14:textId="69B79AAC" w:rsidR="000A264C" w:rsidRDefault="000A264C">
                      <w:r>
                        <w:rPr>
                          <w:noProof/>
                        </w:rPr>
                        <w:drawing>
                          <wp:inline distT="0" distB="0" distL="0" distR="0" wp14:anchorId="6F9D07BD" wp14:editId="48A85DA1">
                            <wp:extent cx="3559810" cy="2157744"/>
                            <wp:effectExtent l="0" t="0" r="2540" b="0"/>
                            <wp:docPr id="38" name="Picture 3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574848" cy="2166859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3BB28F4" w14:textId="77777777" w:rsidR="000A264C" w:rsidRDefault="000A264C" w:rsidP="000A264C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EC7ADAC" wp14:editId="581D1A11">
                            <wp:extent cx="3629593" cy="1162050"/>
                            <wp:effectExtent l="0" t="0" r="9525" b="0"/>
                            <wp:docPr id="40" name="Picture 4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8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40222" cy="116545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E1EF33B" w14:textId="533777E8" w:rsidR="000A264C" w:rsidRDefault="000A264C" w:rsidP="000A264C">
                      <w:pPr>
                        <w:pStyle w:val="Caption"/>
                      </w:pPr>
                      <w:r>
                        <w:t xml:space="preserve">Figure </w:t>
                      </w:r>
                      <w:r w:rsidR="000B70D9">
                        <w:fldChar w:fldCharType="begin"/>
                      </w:r>
                      <w:r w:rsidR="000B70D9">
                        <w:instrText xml:space="preserve"> SEQ Figure \* ARABIC </w:instrText>
                      </w:r>
                      <w:r w:rsidR="000B70D9">
                        <w:fldChar w:fldCharType="separate"/>
                      </w:r>
                      <w:r w:rsidR="00346EB3">
                        <w:rPr>
                          <w:noProof/>
                        </w:rPr>
                        <w:t>12</w:t>
                      </w:r>
                      <w:r w:rsidR="000B70D9">
                        <w:rPr>
                          <w:noProof/>
                        </w:rPr>
                        <w:fldChar w:fldCharType="end"/>
                      </w:r>
                      <w:r>
                        <w:t>. Emissions regression analys</w:t>
                      </w:r>
                      <w:r w:rsidR="00F424D4">
                        <w:t>es</w:t>
                      </w:r>
                    </w:p>
                    <w:p w14:paraId="43B5A67B" w14:textId="5119BED7" w:rsidR="000A264C" w:rsidRDefault="000A264C"/>
                  </w:txbxContent>
                </v:textbox>
                <w10:anchorlock/>
              </v:shape>
            </w:pict>
          </mc:Fallback>
        </mc:AlternateContent>
      </w:r>
      <w:r w:rsidR="005B7048">
        <w:t xml:space="preserve">          </w:t>
      </w:r>
    </w:p>
    <w:p w14:paraId="0832BA0F" w14:textId="77777777" w:rsidR="000A668E" w:rsidRPr="00874405" w:rsidRDefault="000A668E" w:rsidP="000A668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74405">
        <w:t>1.</w:t>
      </w:r>
      <w:r w:rsidRPr="00874405">
        <w:tab/>
        <w:t xml:space="preserve">U.S. EIA, </w:t>
      </w:r>
      <w:r w:rsidRPr="00874405">
        <w:rPr>
          <w:i/>
        </w:rPr>
        <w:t>Annual Energy Outlook 2019 - with projections to 2050</w:t>
      </w:r>
      <w:r w:rsidRPr="00874405">
        <w:t>, U.S.E.I. Administration, Editor. 2019.</w:t>
      </w:r>
    </w:p>
    <w:p w14:paraId="0366F77F" w14:textId="67F036F0" w:rsidR="008570E5" w:rsidRPr="008570E5" w:rsidRDefault="000A668E" w:rsidP="000A668E">
      <w:pPr>
        <w:spacing w:after="0" w:line="240" w:lineRule="auto"/>
        <w:contextualSpacing/>
        <w:mirrorIndents/>
        <w:jc w:val="both"/>
      </w:pPr>
      <w:r>
        <w:fldChar w:fldCharType="end"/>
      </w:r>
    </w:p>
    <w:sectPr w:rsidR="008570E5" w:rsidRPr="008570E5" w:rsidSect="009730D4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A9B987" w14:textId="77777777" w:rsidR="00FF1F3A" w:rsidRDefault="00FF1F3A" w:rsidP="00B72FB6">
      <w:pPr>
        <w:spacing w:after="0" w:line="240" w:lineRule="auto"/>
      </w:pPr>
      <w:r>
        <w:separator/>
      </w:r>
    </w:p>
  </w:endnote>
  <w:endnote w:type="continuationSeparator" w:id="0">
    <w:p w14:paraId="43FFD76F" w14:textId="77777777" w:rsidR="00FF1F3A" w:rsidRDefault="00FF1F3A" w:rsidP="00B72F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459996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9A1D8B" w14:textId="09A59D2F" w:rsidR="00FF1F3A" w:rsidRDefault="00FF1F3A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5A09BBB" w14:textId="77777777" w:rsidR="00FF1F3A" w:rsidRDefault="00FF1F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F77999" w14:textId="77777777" w:rsidR="00FF1F3A" w:rsidRDefault="00FF1F3A" w:rsidP="00B72FB6">
      <w:pPr>
        <w:spacing w:after="0" w:line="240" w:lineRule="auto"/>
      </w:pPr>
      <w:r>
        <w:separator/>
      </w:r>
    </w:p>
  </w:footnote>
  <w:footnote w:type="continuationSeparator" w:id="0">
    <w:p w14:paraId="572982D1" w14:textId="77777777" w:rsidR="00FF1F3A" w:rsidRDefault="00FF1F3A" w:rsidP="00B72F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FB7591"/>
    <w:multiLevelType w:val="hybridMultilevel"/>
    <w:tmpl w:val="2D268B08"/>
    <w:lvl w:ilvl="0" w:tplc="04090001">
      <w:start w:val="1"/>
      <w:numFmt w:val="bullet"/>
      <w:lvlText w:val=""/>
      <w:lvlJc w:val="left"/>
      <w:pPr>
        <w:ind w:left="144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9" w:hanging="360"/>
      </w:pPr>
      <w:rPr>
        <w:rFonts w:ascii="Wingdings" w:hAnsi="Wingdings" w:hint="default"/>
      </w:rPr>
    </w:lvl>
  </w:abstractNum>
  <w:abstractNum w:abstractNumId="1" w15:restartNumberingAfterBreak="0">
    <w:nsid w:val="0DE95EAB"/>
    <w:multiLevelType w:val="hybridMultilevel"/>
    <w:tmpl w:val="1FD23D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F72FA9"/>
    <w:multiLevelType w:val="hybridMultilevel"/>
    <w:tmpl w:val="6BB2FC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173C21"/>
    <w:multiLevelType w:val="hybridMultilevel"/>
    <w:tmpl w:val="D3004D96"/>
    <w:lvl w:ilvl="0" w:tplc="314EF7D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EB5724E"/>
    <w:multiLevelType w:val="hybridMultilevel"/>
    <w:tmpl w:val="F0184F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45B90916"/>
    <w:multiLevelType w:val="hybridMultilevel"/>
    <w:tmpl w:val="6B10B30E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6" w15:restartNumberingAfterBreak="0">
    <w:nsid w:val="62744205"/>
    <w:multiLevelType w:val="hybridMultilevel"/>
    <w:tmpl w:val="D9F2DC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6D2F612C"/>
    <w:multiLevelType w:val="hybridMultilevel"/>
    <w:tmpl w:val="620E4088"/>
    <w:lvl w:ilvl="0" w:tplc="45624C9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A32621"/>
    <w:multiLevelType w:val="hybridMultilevel"/>
    <w:tmpl w:val="0AB411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2"/>
  </w:num>
  <w:num w:numId="5">
    <w:abstractNumId w:val="6"/>
  </w:num>
  <w:num w:numId="6">
    <w:abstractNumId w:val="8"/>
  </w:num>
  <w:num w:numId="7">
    <w:abstractNumId w:val="7"/>
  </w:num>
  <w:num w:numId="8">
    <w:abstractNumId w:val="3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4710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 Light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570E5"/>
    <w:rsid w:val="00002AAD"/>
    <w:rsid w:val="00006892"/>
    <w:rsid w:val="00010E52"/>
    <w:rsid w:val="000135C5"/>
    <w:rsid w:val="00016433"/>
    <w:rsid w:val="00016F8D"/>
    <w:rsid w:val="00017FCB"/>
    <w:rsid w:val="000200CA"/>
    <w:rsid w:val="00024089"/>
    <w:rsid w:val="00025FAC"/>
    <w:rsid w:val="00026FCC"/>
    <w:rsid w:val="00032256"/>
    <w:rsid w:val="00032FA4"/>
    <w:rsid w:val="00037BFA"/>
    <w:rsid w:val="00045D45"/>
    <w:rsid w:val="00047FA1"/>
    <w:rsid w:val="00050729"/>
    <w:rsid w:val="00050B11"/>
    <w:rsid w:val="00052A48"/>
    <w:rsid w:val="00053CE8"/>
    <w:rsid w:val="00055766"/>
    <w:rsid w:val="00057B1D"/>
    <w:rsid w:val="000600C5"/>
    <w:rsid w:val="000669A9"/>
    <w:rsid w:val="00067A54"/>
    <w:rsid w:val="0007143F"/>
    <w:rsid w:val="000725AD"/>
    <w:rsid w:val="000755E8"/>
    <w:rsid w:val="00075C47"/>
    <w:rsid w:val="00075C61"/>
    <w:rsid w:val="00076820"/>
    <w:rsid w:val="000769F0"/>
    <w:rsid w:val="0007766E"/>
    <w:rsid w:val="00084137"/>
    <w:rsid w:val="00084336"/>
    <w:rsid w:val="0008787D"/>
    <w:rsid w:val="00087B87"/>
    <w:rsid w:val="000943DC"/>
    <w:rsid w:val="000965E5"/>
    <w:rsid w:val="0009765E"/>
    <w:rsid w:val="000A0946"/>
    <w:rsid w:val="000A264C"/>
    <w:rsid w:val="000A2921"/>
    <w:rsid w:val="000A603B"/>
    <w:rsid w:val="000A6265"/>
    <w:rsid w:val="000A668E"/>
    <w:rsid w:val="000A6BF9"/>
    <w:rsid w:val="000A7D33"/>
    <w:rsid w:val="000B0F98"/>
    <w:rsid w:val="000B2C52"/>
    <w:rsid w:val="000B38A2"/>
    <w:rsid w:val="000B4C60"/>
    <w:rsid w:val="000B4F1B"/>
    <w:rsid w:val="000B54C2"/>
    <w:rsid w:val="000B70D9"/>
    <w:rsid w:val="000C27A7"/>
    <w:rsid w:val="000C542B"/>
    <w:rsid w:val="000C5A1F"/>
    <w:rsid w:val="000C6AE2"/>
    <w:rsid w:val="000C7235"/>
    <w:rsid w:val="000D1915"/>
    <w:rsid w:val="000D2624"/>
    <w:rsid w:val="000D3080"/>
    <w:rsid w:val="000D427B"/>
    <w:rsid w:val="000E0CE0"/>
    <w:rsid w:val="000E1F1A"/>
    <w:rsid w:val="000E26CC"/>
    <w:rsid w:val="000E2776"/>
    <w:rsid w:val="000E2D56"/>
    <w:rsid w:val="000E302E"/>
    <w:rsid w:val="000E4BAA"/>
    <w:rsid w:val="000E5F81"/>
    <w:rsid w:val="000E6B42"/>
    <w:rsid w:val="000F5336"/>
    <w:rsid w:val="000F7624"/>
    <w:rsid w:val="000F76F5"/>
    <w:rsid w:val="00102508"/>
    <w:rsid w:val="00103284"/>
    <w:rsid w:val="00103CE5"/>
    <w:rsid w:val="0010750A"/>
    <w:rsid w:val="0010799C"/>
    <w:rsid w:val="00112C0A"/>
    <w:rsid w:val="00113103"/>
    <w:rsid w:val="00113F30"/>
    <w:rsid w:val="00114506"/>
    <w:rsid w:val="00120A06"/>
    <w:rsid w:val="0012116C"/>
    <w:rsid w:val="001239DB"/>
    <w:rsid w:val="00124EB0"/>
    <w:rsid w:val="00127847"/>
    <w:rsid w:val="00130066"/>
    <w:rsid w:val="00130DCA"/>
    <w:rsid w:val="0013129D"/>
    <w:rsid w:val="00131414"/>
    <w:rsid w:val="00132537"/>
    <w:rsid w:val="00134E75"/>
    <w:rsid w:val="00140060"/>
    <w:rsid w:val="00140F2E"/>
    <w:rsid w:val="00142670"/>
    <w:rsid w:val="00144373"/>
    <w:rsid w:val="00145B55"/>
    <w:rsid w:val="00146EC8"/>
    <w:rsid w:val="00146EE1"/>
    <w:rsid w:val="001471FB"/>
    <w:rsid w:val="00147735"/>
    <w:rsid w:val="001500E0"/>
    <w:rsid w:val="0015043D"/>
    <w:rsid w:val="0015075E"/>
    <w:rsid w:val="001507A4"/>
    <w:rsid w:val="001528DE"/>
    <w:rsid w:val="001533B4"/>
    <w:rsid w:val="00153891"/>
    <w:rsid w:val="0015437C"/>
    <w:rsid w:val="00156027"/>
    <w:rsid w:val="0015724F"/>
    <w:rsid w:val="00157557"/>
    <w:rsid w:val="00157A24"/>
    <w:rsid w:val="0016033D"/>
    <w:rsid w:val="00160BB6"/>
    <w:rsid w:val="00164EF7"/>
    <w:rsid w:val="00167633"/>
    <w:rsid w:val="00171158"/>
    <w:rsid w:val="00172072"/>
    <w:rsid w:val="00175A9B"/>
    <w:rsid w:val="001774F1"/>
    <w:rsid w:val="00184AA2"/>
    <w:rsid w:val="00186E7C"/>
    <w:rsid w:val="00186F5A"/>
    <w:rsid w:val="00190E97"/>
    <w:rsid w:val="00191DB4"/>
    <w:rsid w:val="00192CAB"/>
    <w:rsid w:val="00194E9D"/>
    <w:rsid w:val="00196BFC"/>
    <w:rsid w:val="001A19F3"/>
    <w:rsid w:val="001A4547"/>
    <w:rsid w:val="001A49D5"/>
    <w:rsid w:val="001A4D5B"/>
    <w:rsid w:val="001A7ED5"/>
    <w:rsid w:val="001B2EC0"/>
    <w:rsid w:val="001B6D5C"/>
    <w:rsid w:val="001B702A"/>
    <w:rsid w:val="001B76F8"/>
    <w:rsid w:val="001C1DBF"/>
    <w:rsid w:val="001C3751"/>
    <w:rsid w:val="001C3FF0"/>
    <w:rsid w:val="001C43FE"/>
    <w:rsid w:val="001C5CC6"/>
    <w:rsid w:val="001C5F4C"/>
    <w:rsid w:val="001C70B3"/>
    <w:rsid w:val="001D107D"/>
    <w:rsid w:val="001D4559"/>
    <w:rsid w:val="001D4F71"/>
    <w:rsid w:val="001D59AF"/>
    <w:rsid w:val="001E0C5F"/>
    <w:rsid w:val="001E53F0"/>
    <w:rsid w:val="001E6735"/>
    <w:rsid w:val="001F0E18"/>
    <w:rsid w:val="001F120A"/>
    <w:rsid w:val="001F3CFF"/>
    <w:rsid w:val="001F4640"/>
    <w:rsid w:val="001F7750"/>
    <w:rsid w:val="002006A3"/>
    <w:rsid w:val="00200B0C"/>
    <w:rsid w:val="00202C0F"/>
    <w:rsid w:val="002039FD"/>
    <w:rsid w:val="00203AA1"/>
    <w:rsid w:val="002104F5"/>
    <w:rsid w:val="00211655"/>
    <w:rsid w:val="00213E99"/>
    <w:rsid w:val="00214834"/>
    <w:rsid w:val="00214AC1"/>
    <w:rsid w:val="00216F3E"/>
    <w:rsid w:val="00217FC3"/>
    <w:rsid w:val="00221AA7"/>
    <w:rsid w:val="00222298"/>
    <w:rsid w:val="00222399"/>
    <w:rsid w:val="00222CC0"/>
    <w:rsid w:val="00227531"/>
    <w:rsid w:val="00227BC5"/>
    <w:rsid w:val="00231A17"/>
    <w:rsid w:val="0023222D"/>
    <w:rsid w:val="00232FEC"/>
    <w:rsid w:val="00233234"/>
    <w:rsid w:val="002371AE"/>
    <w:rsid w:val="0024102A"/>
    <w:rsid w:val="00242B57"/>
    <w:rsid w:val="00243441"/>
    <w:rsid w:val="0024405C"/>
    <w:rsid w:val="00245398"/>
    <w:rsid w:val="00253F3A"/>
    <w:rsid w:val="00254039"/>
    <w:rsid w:val="002565B4"/>
    <w:rsid w:val="00256ABB"/>
    <w:rsid w:val="00256CE3"/>
    <w:rsid w:val="00260C85"/>
    <w:rsid w:val="00262471"/>
    <w:rsid w:val="0027022E"/>
    <w:rsid w:val="00273CA5"/>
    <w:rsid w:val="00274248"/>
    <w:rsid w:val="00275074"/>
    <w:rsid w:val="00276DD5"/>
    <w:rsid w:val="00280D71"/>
    <w:rsid w:val="00281D73"/>
    <w:rsid w:val="002A2CC3"/>
    <w:rsid w:val="002A45B1"/>
    <w:rsid w:val="002A528C"/>
    <w:rsid w:val="002A568C"/>
    <w:rsid w:val="002A6C3C"/>
    <w:rsid w:val="002A6E8C"/>
    <w:rsid w:val="002B1190"/>
    <w:rsid w:val="002B13CC"/>
    <w:rsid w:val="002B233A"/>
    <w:rsid w:val="002B2884"/>
    <w:rsid w:val="002B4CE3"/>
    <w:rsid w:val="002B707D"/>
    <w:rsid w:val="002B7721"/>
    <w:rsid w:val="002B7D5D"/>
    <w:rsid w:val="002C2783"/>
    <w:rsid w:val="002D157A"/>
    <w:rsid w:val="002D26C5"/>
    <w:rsid w:val="002D3A9B"/>
    <w:rsid w:val="002D4028"/>
    <w:rsid w:val="002D4355"/>
    <w:rsid w:val="002D491D"/>
    <w:rsid w:val="002E0D04"/>
    <w:rsid w:val="002E4A2F"/>
    <w:rsid w:val="002E4F8F"/>
    <w:rsid w:val="002E615B"/>
    <w:rsid w:val="002E6814"/>
    <w:rsid w:val="002E7BF9"/>
    <w:rsid w:val="002F1943"/>
    <w:rsid w:val="002F1E9B"/>
    <w:rsid w:val="002F2E4E"/>
    <w:rsid w:val="002F396C"/>
    <w:rsid w:val="00300C46"/>
    <w:rsid w:val="00303C7E"/>
    <w:rsid w:val="00303C7F"/>
    <w:rsid w:val="00303F12"/>
    <w:rsid w:val="00304B8A"/>
    <w:rsid w:val="003061BE"/>
    <w:rsid w:val="00313C1B"/>
    <w:rsid w:val="00314C41"/>
    <w:rsid w:val="00314CBF"/>
    <w:rsid w:val="00316226"/>
    <w:rsid w:val="003162D2"/>
    <w:rsid w:val="00322B7B"/>
    <w:rsid w:val="00322C6C"/>
    <w:rsid w:val="00323CE2"/>
    <w:rsid w:val="003312B6"/>
    <w:rsid w:val="003322BB"/>
    <w:rsid w:val="00333203"/>
    <w:rsid w:val="00333C03"/>
    <w:rsid w:val="00334738"/>
    <w:rsid w:val="003358EC"/>
    <w:rsid w:val="003365CF"/>
    <w:rsid w:val="003374A8"/>
    <w:rsid w:val="00346EB3"/>
    <w:rsid w:val="003477C7"/>
    <w:rsid w:val="00350593"/>
    <w:rsid w:val="00352199"/>
    <w:rsid w:val="00353764"/>
    <w:rsid w:val="003540DF"/>
    <w:rsid w:val="0035473E"/>
    <w:rsid w:val="003602FF"/>
    <w:rsid w:val="0036374E"/>
    <w:rsid w:val="00366525"/>
    <w:rsid w:val="00367515"/>
    <w:rsid w:val="00367E00"/>
    <w:rsid w:val="0037075E"/>
    <w:rsid w:val="0037079A"/>
    <w:rsid w:val="00372977"/>
    <w:rsid w:val="00375854"/>
    <w:rsid w:val="003767EB"/>
    <w:rsid w:val="00377949"/>
    <w:rsid w:val="00381311"/>
    <w:rsid w:val="00382046"/>
    <w:rsid w:val="00383978"/>
    <w:rsid w:val="00395462"/>
    <w:rsid w:val="00397B40"/>
    <w:rsid w:val="003A1D69"/>
    <w:rsid w:val="003A46A0"/>
    <w:rsid w:val="003A4898"/>
    <w:rsid w:val="003A4A79"/>
    <w:rsid w:val="003A4D51"/>
    <w:rsid w:val="003A6702"/>
    <w:rsid w:val="003B0AAF"/>
    <w:rsid w:val="003B1F90"/>
    <w:rsid w:val="003B3C33"/>
    <w:rsid w:val="003B4327"/>
    <w:rsid w:val="003B4A7E"/>
    <w:rsid w:val="003B4DA7"/>
    <w:rsid w:val="003B5939"/>
    <w:rsid w:val="003B6955"/>
    <w:rsid w:val="003B73ED"/>
    <w:rsid w:val="003B78E1"/>
    <w:rsid w:val="003C14BD"/>
    <w:rsid w:val="003C370A"/>
    <w:rsid w:val="003C3EA7"/>
    <w:rsid w:val="003C7405"/>
    <w:rsid w:val="003D046D"/>
    <w:rsid w:val="003D0650"/>
    <w:rsid w:val="003D1BB5"/>
    <w:rsid w:val="003D466B"/>
    <w:rsid w:val="003D4E87"/>
    <w:rsid w:val="003D6E3A"/>
    <w:rsid w:val="003E44A3"/>
    <w:rsid w:val="003F417C"/>
    <w:rsid w:val="003F4C4A"/>
    <w:rsid w:val="003F730F"/>
    <w:rsid w:val="0040645E"/>
    <w:rsid w:val="00406D68"/>
    <w:rsid w:val="00410839"/>
    <w:rsid w:val="00410B18"/>
    <w:rsid w:val="00410EB7"/>
    <w:rsid w:val="00414583"/>
    <w:rsid w:val="00417A56"/>
    <w:rsid w:val="00417B6E"/>
    <w:rsid w:val="00422834"/>
    <w:rsid w:val="00424556"/>
    <w:rsid w:val="004254A3"/>
    <w:rsid w:val="004262BF"/>
    <w:rsid w:val="00431D48"/>
    <w:rsid w:val="00434696"/>
    <w:rsid w:val="00434A79"/>
    <w:rsid w:val="004350A7"/>
    <w:rsid w:val="004351EC"/>
    <w:rsid w:val="00435896"/>
    <w:rsid w:val="00437ABE"/>
    <w:rsid w:val="004428B9"/>
    <w:rsid w:val="004446A3"/>
    <w:rsid w:val="004478A3"/>
    <w:rsid w:val="00447D33"/>
    <w:rsid w:val="00450914"/>
    <w:rsid w:val="004526B7"/>
    <w:rsid w:val="0045753F"/>
    <w:rsid w:val="00460E65"/>
    <w:rsid w:val="00461738"/>
    <w:rsid w:val="0046351B"/>
    <w:rsid w:val="00463A55"/>
    <w:rsid w:val="00464FDB"/>
    <w:rsid w:val="00465248"/>
    <w:rsid w:val="0046759C"/>
    <w:rsid w:val="0046778B"/>
    <w:rsid w:val="00470433"/>
    <w:rsid w:val="00473E2A"/>
    <w:rsid w:val="00475D0A"/>
    <w:rsid w:val="004801FD"/>
    <w:rsid w:val="0048164F"/>
    <w:rsid w:val="00486E47"/>
    <w:rsid w:val="00490563"/>
    <w:rsid w:val="00491C2A"/>
    <w:rsid w:val="00494AD7"/>
    <w:rsid w:val="0049664A"/>
    <w:rsid w:val="004A0476"/>
    <w:rsid w:val="004A1860"/>
    <w:rsid w:val="004A1D98"/>
    <w:rsid w:val="004A2491"/>
    <w:rsid w:val="004A3912"/>
    <w:rsid w:val="004A4ABB"/>
    <w:rsid w:val="004A6F8A"/>
    <w:rsid w:val="004A7E54"/>
    <w:rsid w:val="004B244B"/>
    <w:rsid w:val="004B6181"/>
    <w:rsid w:val="004B6235"/>
    <w:rsid w:val="004C0518"/>
    <w:rsid w:val="004C177F"/>
    <w:rsid w:val="004C3407"/>
    <w:rsid w:val="004C4463"/>
    <w:rsid w:val="004C5F81"/>
    <w:rsid w:val="004D0BD6"/>
    <w:rsid w:val="004D779B"/>
    <w:rsid w:val="004E08C7"/>
    <w:rsid w:val="004E0F19"/>
    <w:rsid w:val="004E1B8A"/>
    <w:rsid w:val="004E56EE"/>
    <w:rsid w:val="004E594D"/>
    <w:rsid w:val="004E6F63"/>
    <w:rsid w:val="004F2C6D"/>
    <w:rsid w:val="004F3227"/>
    <w:rsid w:val="004F6D90"/>
    <w:rsid w:val="004F78F9"/>
    <w:rsid w:val="004F792C"/>
    <w:rsid w:val="00503549"/>
    <w:rsid w:val="0050419B"/>
    <w:rsid w:val="00510F67"/>
    <w:rsid w:val="00512962"/>
    <w:rsid w:val="00514A1B"/>
    <w:rsid w:val="00516609"/>
    <w:rsid w:val="00517B41"/>
    <w:rsid w:val="00522F22"/>
    <w:rsid w:val="00525AB0"/>
    <w:rsid w:val="0052610E"/>
    <w:rsid w:val="0052716D"/>
    <w:rsid w:val="005278C1"/>
    <w:rsid w:val="00530BAB"/>
    <w:rsid w:val="005323A8"/>
    <w:rsid w:val="00532BB0"/>
    <w:rsid w:val="00536A6F"/>
    <w:rsid w:val="00544051"/>
    <w:rsid w:val="0054470C"/>
    <w:rsid w:val="00544BC1"/>
    <w:rsid w:val="005451E9"/>
    <w:rsid w:val="00553323"/>
    <w:rsid w:val="00556C76"/>
    <w:rsid w:val="005576CC"/>
    <w:rsid w:val="00561D59"/>
    <w:rsid w:val="00563D5E"/>
    <w:rsid w:val="00563DF7"/>
    <w:rsid w:val="005650A2"/>
    <w:rsid w:val="005670FC"/>
    <w:rsid w:val="00571CAB"/>
    <w:rsid w:val="00573C71"/>
    <w:rsid w:val="0057567E"/>
    <w:rsid w:val="00576E5A"/>
    <w:rsid w:val="0058168E"/>
    <w:rsid w:val="00581BC2"/>
    <w:rsid w:val="00583287"/>
    <w:rsid w:val="00583D67"/>
    <w:rsid w:val="005841F9"/>
    <w:rsid w:val="00586430"/>
    <w:rsid w:val="00591FF7"/>
    <w:rsid w:val="005A2E07"/>
    <w:rsid w:val="005A5348"/>
    <w:rsid w:val="005A6536"/>
    <w:rsid w:val="005B1156"/>
    <w:rsid w:val="005B4431"/>
    <w:rsid w:val="005B494B"/>
    <w:rsid w:val="005B5AAA"/>
    <w:rsid w:val="005B5F87"/>
    <w:rsid w:val="005B7048"/>
    <w:rsid w:val="005C055C"/>
    <w:rsid w:val="005C2148"/>
    <w:rsid w:val="005C2489"/>
    <w:rsid w:val="005C4CE5"/>
    <w:rsid w:val="005C51E8"/>
    <w:rsid w:val="005C7190"/>
    <w:rsid w:val="005D10F5"/>
    <w:rsid w:val="005D667D"/>
    <w:rsid w:val="005D66A3"/>
    <w:rsid w:val="005E1E57"/>
    <w:rsid w:val="005E21FE"/>
    <w:rsid w:val="005E432D"/>
    <w:rsid w:val="005F5C74"/>
    <w:rsid w:val="005F63A1"/>
    <w:rsid w:val="005F674A"/>
    <w:rsid w:val="005F67EE"/>
    <w:rsid w:val="005F7F39"/>
    <w:rsid w:val="00600E32"/>
    <w:rsid w:val="00601753"/>
    <w:rsid w:val="00602039"/>
    <w:rsid w:val="0060238F"/>
    <w:rsid w:val="00602A15"/>
    <w:rsid w:val="00603FA8"/>
    <w:rsid w:val="00604627"/>
    <w:rsid w:val="00610A5B"/>
    <w:rsid w:val="006121D4"/>
    <w:rsid w:val="00614495"/>
    <w:rsid w:val="006154DE"/>
    <w:rsid w:val="006160A8"/>
    <w:rsid w:val="006248E5"/>
    <w:rsid w:val="00625589"/>
    <w:rsid w:val="00625CDF"/>
    <w:rsid w:val="00626EE2"/>
    <w:rsid w:val="0062710C"/>
    <w:rsid w:val="00632CD2"/>
    <w:rsid w:val="00632EEC"/>
    <w:rsid w:val="006366ED"/>
    <w:rsid w:val="00636957"/>
    <w:rsid w:val="00636C09"/>
    <w:rsid w:val="00640F33"/>
    <w:rsid w:val="00643451"/>
    <w:rsid w:val="00647DF6"/>
    <w:rsid w:val="00654568"/>
    <w:rsid w:val="00655D31"/>
    <w:rsid w:val="00657556"/>
    <w:rsid w:val="006678E8"/>
    <w:rsid w:val="006712E4"/>
    <w:rsid w:val="00672956"/>
    <w:rsid w:val="00672BC3"/>
    <w:rsid w:val="006731E4"/>
    <w:rsid w:val="00677E6E"/>
    <w:rsid w:val="00682396"/>
    <w:rsid w:val="00684948"/>
    <w:rsid w:val="00684D85"/>
    <w:rsid w:val="00684F0F"/>
    <w:rsid w:val="00686BF8"/>
    <w:rsid w:val="00690B5A"/>
    <w:rsid w:val="00696727"/>
    <w:rsid w:val="00696B14"/>
    <w:rsid w:val="006A10AE"/>
    <w:rsid w:val="006A18E1"/>
    <w:rsid w:val="006A2292"/>
    <w:rsid w:val="006A2517"/>
    <w:rsid w:val="006A3927"/>
    <w:rsid w:val="006A42AB"/>
    <w:rsid w:val="006A439B"/>
    <w:rsid w:val="006A6FBF"/>
    <w:rsid w:val="006B0DD2"/>
    <w:rsid w:val="006B5FE2"/>
    <w:rsid w:val="006B6002"/>
    <w:rsid w:val="006B66AE"/>
    <w:rsid w:val="006B7213"/>
    <w:rsid w:val="006C0FE6"/>
    <w:rsid w:val="006C26B7"/>
    <w:rsid w:val="006C7A2E"/>
    <w:rsid w:val="006D21CF"/>
    <w:rsid w:val="006D228C"/>
    <w:rsid w:val="006D24BC"/>
    <w:rsid w:val="006D3114"/>
    <w:rsid w:val="006D3660"/>
    <w:rsid w:val="006D5C08"/>
    <w:rsid w:val="006E083D"/>
    <w:rsid w:val="006E4347"/>
    <w:rsid w:val="006E441D"/>
    <w:rsid w:val="006E4C7F"/>
    <w:rsid w:val="006E55D2"/>
    <w:rsid w:val="006E5FD7"/>
    <w:rsid w:val="006E667B"/>
    <w:rsid w:val="006E734B"/>
    <w:rsid w:val="006E76D3"/>
    <w:rsid w:val="006F1080"/>
    <w:rsid w:val="006F4121"/>
    <w:rsid w:val="006F44EF"/>
    <w:rsid w:val="0070190D"/>
    <w:rsid w:val="00702098"/>
    <w:rsid w:val="00702B56"/>
    <w:rsid w:val="00702FAE"/>
    <w:rsid w:val="007037BE"/>
    <w:rsid w:val="00703AF8"/>
    <w:rsid w:val="00706CC4"/>
    <w:rsid w:val="0070761A"/>
    <w:rsid w:val="00710F71"/>
    <w:rsid w:val="0071122B"/>
    <w:rsid w:val="00712618"/>
    <w:rsid w:val="00713F51"/>
    <w:rsid w:val="007173AF"/>
    <w:rsid w:val="00721E76"/>
    <w:rsid w:val="00726D59"/>
    <w:rsid w:val="00727347"/>
    <w:rsid w:val="00730D79"/>
    <w:rsid w:val="00732433"/>
    <w:rsid w:val="00737EEE"/>
    <w:rsid w:val="00741C80"/>
    <w:rsid w:val="00742161"/>
    <w:rsid w:val="00745774"/>
    <w:rsid w:val="00750352"/>
    <w:rsid w:val="00751CDE"/>
    <w:rsid w:val="007533E8"/>
    <w:rsid w:val="007579C4"/>
    <w:rsid w:val="00760150"/>
    <w:rsid w:val="00760203"/>
    <w:rsid w:val="00764703"/>
    <w:rsid w:val="00773621"/>
    <w:rsid w:val="00775078"/>
    <w:rsid w:val="00775569"/>
    <w:rsid w:val="0077558A"/>
    <w:rsid w:val="00780067"/>
    <w:rsid w:val="0078355B"/>
    <w:rsid w:val="00783FA7"/>
    <w:rsid w:val="00786A85"/>
    <w:rsid w:val="0079199F"/>
    <w:rsid w:val="00792195"/>
    <w:rsid w:val="0079357F"/>
    <w:rsid w:val="007957B2"/>
    <w:rsid w:val="00796714"/>
    <w:rsid w:val="007975EB"/>
    <w:rsid w:val="007A0896"/>
    <w:rsid w:val="007A1970"/>
    <w:rsid w:val="007A40F1"/>
    <w:rsid w:val="007A617D"/>
    <w:rsid w:val="007A681F"/>
    <w:rsid w:val="007A769A"/>
    <w:rsid w:val="007A771C"/>
    <w:rsid w:val="007A7BFA"/>
    <w:rsid w:val="007A7EE5"/>
    <w:rsid w:val="007B141F"/>
    <w:rsid w:val="007B1F42"/>
    <w:rsid w:val="007B2436"/>
    <w:rsid w:val="007B3E1B"/>
    <w:rsid w:val="007B4EC9"/>
    <w:rsid w:val="007B502D"/>
    <w:rsid w:val="007B5227"/>
    <w:rsid w:val="007B5878"/>
    <w:rsid w:val="007B60AB"/>
    <w:rsid w:val="007B7E11"/>
    <w:rsid w:val="007C0FB5"/>
    <w:rsid w:val="007C6538"/>
    <w:rsid w:val="007C65E2"/>
    <w:rsid w:val="007D356F"/>
    <w:rsid w:val="007D3F54"/>
    <w:rsid w:val="007D5984"/>
    <w:rsid w:val="007D6B36"/>
    <w:rsid w:val="007D749A"/>
    <w:rsid w:val="007D752B"/>
    <w:rsid w:val="007E1621"/>
    <w:rsid w:val="007E4BC6"/>
    <w:rsid w:val="007E4E63"/>
    <w:rsid w:val="007E54D2"/>
    <w:rsid w:val="007E6D3A"/>
    <w:rsid w:val="007F2D1B"/>
    <w:rsid w:val="007F53F2"/>
    <w:rsid w:val="007F5B0F"/>
    <w:rsid w:val="008030B8"/>
    <w:rsid w:val="00804754"/>
    <w:rsid w:val="008053B5"/>
    <w:rsid w:val="008109CB"/>
    <w:rsid w:val="00812BB4"/>
    <w:rsid w:val="008149B3"/>
    <w:rsid w:val="008203FD"/>
    <w:rsid w:val="00821238"/>
    <w:rsid w:val="00832162"/>
    <w:rsid w:val="00832FEF"/>
    <w:rsid w:val="00833244"/>
    <w:rsid w:val="008355E8"/>
    <w:rsid w:val="00836741"/>
    <w:rsid w:val="0083729B"/>
    <w:rsid w:val="00840225"/>
    <w:rsid w:val="00840A7E"/>
    <w:rsid w:val="00840F42"/>
    <w:rsid w:val="00843318"/>
    <w:rsid w:val="008453DA"/>
    <w:rsid w:val="00845AAF"/>
    <w:rsid w:val="0084698F"/>
    <w:rsid w:val="008471A1"/>
    <w:rsid w:val="00847A30"/>
    <w:rsid w:val="008517E4"/>
    <w:rsid w:val="00852BB2"/>
    <w:rsid w:val="0085451A"/>
    <w:rsid w:val="008570E5"/>
    <w:rsid w:val="00857AE5"/>
    <w:rsid w:val="00860A97"/>
    <w:rsid w:val="0086117B"/>
    <w:rsid w:val="008613CA"/>
    <w:rsid w:val="0086533D"/>
    <w:rsid w:val="008703A5"/>
    <w:rsid w:val="00871CB2"/>
    <w:rsid w:val="00874405"/>
    <w:rsid w:val="00875394"/>
    <w:rsid w:val="00875B4F"/>
    <w:rsid w:val="00877902"/>
    <w:rsid w:val="008807C3"/>
    <w:rsid w:val="0088105E"/>
    <w:rsid w:val="00892942"/>
    <w:rsid w:val="0089459D"/>
    <w:rsid w:val="0089474D"/>
    <w:rsid w:val="00895275"/>
    <w:rsid w:val="008A228F"/>
    <w:rsid w:val="008A3DB9"/>
    <w:rsid w:val="008A4B31"/>
    <w:rsid w:val="008A6698"/>
    <w:rsid w:val="008B192A"/>
    <w:rsid w:val="008B1B07"/>
    <w:rsid w:val="008B2089"/>
    <w:rsid w:val="008B30EB"/>
    <w:rsid w:val="008B4AE8"/>
    <w:rsid w:val="008C0CBE"/>
    <w:rsid w:val="008C0D68"/>
    <w:rsid w:val="008C1BF9"/>
    <w:rsid w:val="008C6628"/>
    <w:rsid w:val="008C66EA"/>
    <w:rsid w:val="008C68E4"/>
    <w:rsid w:val="008C6C29"/>
    <w:rsid w:val="008D32EC"/>
    <w:rsid w:val="008D3460"/>
    <w:rsid w:val="008D44AA"/>
    <w:rsid w:val="008D4B80"/>
    <w:rsid w:val="008D50DB"/>
    <w:rsid w:val="008D727A"/>
    <w:rsid w:val="008E098E"/>
    <w:rsid w:val="008E198E"/>
    <w:rsid w:val="008E3DAF"/>
    <w:rsid w:val="008E42F0"/>
    <w:rsid w:val="008F2840"/>
    <w:rsid w:val="008F2A57"/>
    <w:rsid w:val="0090084D"/>
    <w:rsid w:val="00901ED2"/>
    <w:rsid w:val="00904A8C"/>
    <w:rsid w:val="00907747"/>
    <w:rsid w:val="00907A3D"/>
    <w:rsid w:val="00911C6B"/>
    <w:rsid w:val="0091250E"/>
    <w:rsid w:val="00913796"/>
    <w:rsid w:val="00913B59"/>
    <w:rsid w:val="00914550"/>
    <w:rsid w:val="00915B93"/>
    <w:rsid w:val="00915ED8"/>
    <w:rsid w:val="009211A9"/>
    <w:rsid w:val="00924D1E"/>
    <w:rsid w:val="00926B64"/>
    <w:rsid w:val="00931124"/>
    <w:rsid w:val="00935D97"/>
    <w:rsid w:val="00935E58"/>
    <w:rsid w:val="00937910"/>
    <w:rsid w:val="00942DB3"/>
    <w:rsid w:val="009431C4"/>
    <w:rsid w:val="009447CF"/>
    <w:rsid w:val="009456A5"/>
    <w:rsid w:val="0094605D"/>
    <w:rsid w:val="00950B84"/>
    <w:rsid w:val="009524FF"/>
    <w:rsid w:val="00953C68"/>
    <w:rsid w:val="00956A72"/>
    <w:rsid w:val="00960A4F"/>
    <w:rsid w:val="009614FD"/>
    <w:rsid w:val="00962770"/>
    <w:rsid w:val="0096384F"/>
    <w:rsid w:val="00964E77"/>
    <w:rsid w:val="00965512"/>
    <w:rsid w:val="009667C6"/>
    <w:rsid w:val="009730D4"/>
    <w:rsid w:val="00977627"/>
    <w:rsid w:val="009825C3"/>
    <w:rsid w:val="00984169"/>
    <w:rsid w:val="00987247"/>
    <w:rsid w:val="00991700"/>
    <w:rsid w:val="00992C56"/>
    <w:rsid w:val="009964BA"/>
    <w:rsid w:val="00997DA4"/>
    <w:rsid w:val="009A2B1A"/>
    <w:rsid w:val="009A456F"/>
    <w:rsid w:val="009B3AB9"/>
    <w:rsid w:val="009B60CA"/>
    <w:rsid w:val="009B7B2F"/>
    <w:rsid w:val="009B7ECA"/>
    <w:rsid w:val="009C2370"/>
    <w:rsid w:val="009C4D77"/>
    <w:rsid w:val="009D03F8"/>
    <w:rsid w:val="009D06D8"/>
    <w:rsid w:val="009D1C40"/>
    <w:rsid w:val="009D3BB5"/>
    <w:rsid w:val="009D4065"/>
    <w:rsid w:val="009D61EF"/>
    <w:rsid w:val="009E0631"/>
    <w:rsid w:val="009E386A"/>
    <w:rsid w:val="009E3C67"/>
    <w:rsid w:val="009E4193"/>
    <w:rsid w:val="009E77C8"/>
    <w:rsid w:val="009F052D"/>
    <w:rsid w:val="009F0578"/>
    <w:rsid w:val="009F31C2"/>
    <w:rsid w:val="009F3472"/>
    <w:rsid w:val="009F4AC4"/>
    <w:rsid w:val="00A000D9"/>
    <w:rsid w:val="00A00F88"/>
    <w:rsid w:val="00A013CB"/>
    <w:rsid w:val="00A02456"/>
    <w:rsid w:val="00A154AC"/>
    <w:rsid w:val="00A15B6B"/>
    <w:rsid w:val="00A20B68"/>
    <w:rsid w:val="00A20F3B"/>
    <w:rsid w:val="00A2158F"/>
    <w:rsid w:val="00A24021"/>
    <w:rsid w:val="00A2575D"/>
    <w:rsid w:val="00A3175E"/>
    <w:rsid w:val="00A35CE6"/>
    <w:rsid w:val="00A36162"/>
    <w:rsid w:val="00A3649A"/>
    <w:rsid w:val="00A43F3F"/>
    <w:rsid w:val="00A4748B"/>
    <w:rsid w:val="00A552F7"/>
    <w:rsid w:val="00A579A1"/>
    <w:rsid w:val="00A61661"/>
    <w:rsid w:val="00A623CE"/>
    <w:rsid w:val="00A65DAD"/>
    <w:rsid w:val="00A65E3E"/>
    <w:rsid w:val="00A664F4"/>
    <w:rsid w:val="00A6716F"/>
    <w:rsid w:val="00A70349"/>
    <w:rsid w:val="00A774A9"/>
    <w:rsid w:val="00A77F74"/>
    <w:rsid w:val="00A81A07"/>
    <w:rsid w:val="00A82036"/>
    <w:rsid w:val="00A83613"/>
    <w:rsid w:val="00A83763"/>
    <w:rsid w:val="00A83AF4"/>
    <w:rsid w:val="00A84DC0"/>
    <w:rsid w:val="00A86A16"/>
    <w:rsid w:val="00A9018E"/>
    <w:rsid w:val="00A91E46"/>
    <w:rsid w:val="00A93BE3"/>
    <w:rsid w:val="00A9470A"/>
    <w:rsid w:val="00A96EE5"/>
    <w:rsid w:val="00A971DE"/>
    <w:rsid w:val="00AA6AE2"/>
    <w:rsid w:val="00AA7087"/>
    <w:rsid w:val="00AB22DF"/>
    <w:rsid w:val="00AB2A74"/>
    <w:rsid w:val="00AB6346"/>
    <w:rsid w:val="00AB636D"/>
    <w:rsid w:val="00AC3A49"/>
    <w:rsid w:val="00AD5002"/>
    <w:rsid w:val="00AD5252"/>
    <w:rsid w:val="00AE13AA"/>
    <w:rsid w:val="00AE292E"/>
    <w:rsid w:val="00AE5BF2"/>
    <w:rsid w:val="00AE786A"/>
    <w:rsid w:val="00AF09F9"/>
    <w:rsid w:val="00AF3266"/>
    <w:rsid w:val="00AF6EA9"/>
    <w:rsid w:val="00B03F1E"/>
    <w:rsid w:val="00B05CD0"/>
    <w:rsid w:val="00B13E35"/>
    <w:rsid w:val="00B14399"/>
    <w:rsid w:val="00B16CE3"/>
    <w:rsid w:val="00B17F6D"/>
    <w:rsid w:val="00B20796"/>
    <w:rsid w:val="00B20C79"/>
    <w:rsid w:val="00B21C14"/>
    <w:rsid w:val="00B22234"/>
    <w:rsid w:val="00B232C9"/>
    <w:rsid w:val="00B252CC"/>
    <w:rsid w:val="00B27267"/>
    <w:rsid w:val="00B27C96"/>
    <w:rsid w:val="00B42C4D"/>
    <w:rsid w:val="00B43411"/>
    <w:rsid w:val="00B50E94"/>
    <w:rsid w:val="00B51C2F"/>
    <w:rsid w:val="00B60C0C"/>
    <w:rsid w:val="00B65955"/>
    <w:rsid w:val="00B67202"/>
    <w:rsid w:val="00B6736D"/>
    <w:rsid w:val="00B67F3B"/>
    <w:rsid w:val="00B67F5F"/>
    <w:rsid w:val="00B72FB6"/>
    <w:rsid w:val="00B7369D"/>
    <w:rsid w:val="00B73B9E"/>
    <w:rsid w:val="00B73EB3"/>
    <w:rsid w:val="00B75708"/>
    <w:rsid w:val="00B772B0"/>
    <w:rsid w:val="00B774C5"/>
    <w:rsid w:val="00B802F8"/>
    <w:rsid w:val="00B81980"/>
    <w:rsid w:val="00B820AF"/>
    <w:rsid w:val="00B85812"/>
    <w:rsid w:val="00B85AC5"/>
    <w:rsid w:val="00B91B5E"/>
    <w:rsid w:val="00B9202D"/>
    <w:rsid w:val="00B92153"/>
    <w:rsid w:val="00B928D4"/>
    <w:rsid w:val="00B92B01"/>
    <w:rsid w:val="00B9301F"/>
    <w:rsid w:val="00B9642C"/>
    <w:rsid w:val="00B96D35"/>
    <w:rsid w:val="00BA3B73"/>
    <w:rsid w:val="00BA7554"/>
    <w:rsid w:val="00BB633E"/>
    <w:rsid w:val="00BB7081"/>
    <w:rsid w:val="00BB769D"/>
    <w:rsid w:val="00BC0E33"/>
    <w:rsid w:val="00BC1315"/>
    <w:rsid w:val="00BC4F86"/>
    <w:rsid w:val="00BC5994"/>
    <w:rsid w:val="00BC6F40"/>
    <w:rsid w:val="00BC78E3"/>
    <w:rsid w:val="00BD25E6"/>
    <w:rsid w:val="00BD3BD9"/>
    <w:rsid w:val="00BD4400"/>
    <w:rsid w:val="00BD6FBB"/>
    <w:rsid w:val="00BE2BE2"/>
    <w:rsid w:val="00BE4451"/>
    <w:rsid w:val="00BE64CD"/>
    <w:rsid w:val="00BE68A0"/>
    <w:rsid w:val="00BE6CF8"/>
    <w:rsid w:val="00BF045B"/>
    <w:rsid w:val="00BF0A51"/>
    <w:rsid w:val="00BF392D"/>
    <w:rsid w:val="00BF48E5"/>
    <w:rsid w:val="00BF7AF9"/>
    <w:rsid w:val="00C00894"/>
    <w:rsid w:val="00C02ED5"/>
    <w:rsid w:val="00C05035"/>
    <w:rsid w:val="00C17E93"/>
    <w:rsid w:val="00C226E7"/>
    <w:rsid w:val="00C24480"/>
    <w:rsid w:val="00C24DA6"/>
    <w:rsid w:val="00C25321"/>
    <w:rsid w:val="00C33C96"/>
    <w:rsid w:val="00C3792B"/>
    <w:rsid w:val="00C44BE4"/>
    <w:rsid w:val="00C4599A"/>
    <w:rsid w:val="00C5075B"/>
    <w:rsid w:val="00C5161C"/>
    <w:rsid w:val="00C54D12"/>
    <w:rsid w:val="00C54F6C"/>
    <w:rsid w:val="00C5519D"/>
    <w:rsid w:val="00C56AE9"/>
    <w:rsid w:val="00C60948"/>
    <w:rsid w:val="00C61E15"/>
    <w:rsid w:val="00C6549F"/>
    <w:rsid w:val="00C6707B"/>
    <w:rsid w:val="00C67316"/>
    <w:rsid w:val="00C67889"/>
    <w:rsid w:val="00C67B29"/>
    <w:rsid w:val="00C75DFC"/>
    <w:rsid w:val="00C76669"/>
    <w:rsid w:val="00C82A97"/>
    <w:rsid w:val="00C83413"/>
    <w:rsid w:val="00C85560"/>
    <w:rsid w:val="00C8572B"/>
    <w:rsid w:val="00C85DCF"/>
    <w:rsid w:val="00C90259"/>
    <w:rsid w:val="00C902EC"/>
    <w:rsid w:val="00C90A3E"/>
    <w:rsid w:val="00C914D3"/>
    <w:rsid w:val="00C9478F"/>
    <w:rsid w:val="00CA06A9"/>
    <w:rsid w:val="00CA0F53"/>
    <w:rsid w:val="00CA1928"/>
    <w:rsid w:val="00CA506A"/>
    <w:rsid w:val="00CA5155"/>
    <w:rsid w:val="00CA6CCD"/>
    <w:rsid w:val="00CB1D64"/>
    <w:rsid w:val="00CB336B"/>
    <w:rsid w:val="00CB357E"/>
    <w:rsid w:val="00CB6B35"/>
    <w:rsid w:val="00CB7434"/>
    <w:rsid w:val="00CC2311"/>
    <w:rsid w:val="00CC3599"/>
    <w:rsid w:val="00CC35DC"/>
    <w:rsid w:val="00CC373E"/>
    <w:rsid w:val="00CC666C"/>
    <w:rsid w:val="00CC74B7"/>
    <w:rsid w:val="00CD0BCA"/>
    <w:rsid w:val="00CD31AB"/>
    <w:rsid w:val="00CD4A2F"/>
    <w:rsid w:val="00CD4D21"/>
    <w:rsid w:val="00CD68D0"/>
    <w:rsid w:val="00CD7C0B"/>
    <w:rsid w:val="00CE22D7"/>
    <w:rsid w:val="00CE42AC"/>
    <w:rsid w:val="00CE42AF"/>
    <w:rsid w:val="00CE4452"/>
    <w:rsid w:val="00CE5697"/>
    <w:rsid w:val="00CE69C0"/>
    <w:rsid w:val="00CE7699"/>
    <w:rsid w:val="00CF070F"/>
    <w:rsid w:val="00CF1F6D"/>
    <w:rsid w:val="00CF36A1"/>
    <w:rsid w:val="00CF4650"/>
    <w:rsid w:val="00CF62DE"/>
    <w:rsid w:val="00CF7137"/>
    <w:rsid w:val="00CF74B2"/>
    <w:rsid w:val="00D0359E"/>
    <w:rsid w:val="00D03EDB"/>
    <w:rsid w:val="00D070B3"/>
    <w:rsid w:val="00D1344A"/>
    <w:rsid w:val="00D17476"/>
    <w:rsid w:val="00D2076C"/>
    <w:rsid w:val="00D20D55"/>
    <w:rsid w:val="00D21177"/>
    <w:rsid w:val="00D271EF"/>
    <w:rsid w:val="00D31980"/>
    <w:rsid w:val="00D330A7"/>
    <w:rsid w:val="00D35AFA"/>
    <w:rsid w:val="00D35F9B"/>
    <w:rsid w:val="00D37355"/>
    <w:rsid w:val="00D41480"/>
    <w:rsid w:val="00D42DA5"/>
    <w:rsid w:val="00D45566"/>
    <w:rsid w:val="00D45A8B"/>
    <w:rsid w:val="00D45DBD"/>
    <w:rsid w:val="00D461C7"/>
    <w:rsid w:val="00D4675C"/>
    <w:rsid w:val="00D4742B"/>
    <w:rsid w:val="00D4799E"/>
    <w:rsid w:val="00D53C07"/>
    <w:rsid w:val="00D54073"/>
    <w:rsid w:val="00D5468B"/>
    <w:rsid w:val="00D56E8C"/>
    <w:rsid w:val="00D61287"/>
    <w:rsid w:val="00D63356"/>
    <w:rsid w:val="00D639A5"/>
    <w:rsid w:val="00D66B04"/>
    <w:rsid w:val="00D70726"/>
    <w:rsid w:val="00D71EA2"/>
    <w:rsid w:val="00D73F35"/>
    <w:rsid w:val="00D74377"/>
    <w:rsid w:val="00D75C1D"/>
    <w:rsid w:val="00D767E7"/>
    <w:rsid w:val="00D77F3C"/>
    <w:rsid w:val="00D800D5"/>
    <w:rsid w:val="00D81106"/>
    <w:rsid w:val="00D815B8"/>
    <w:rsid w:val="00D838C9"/>
    <w:rsid w:val="00D85C53"/>
    <w:rsid w:val="00D86D49"/>
    <w:rsid w:val="00D87FF6"/>
    <w:rsid w:val="00D90245"/>
    <w:rsid w:val="00D920AF"/>
    <w:rsid w:val="00D92439"/>
    <w:rsid w:val="00D9258A"/>
    <w:rsid w:val="00D946F2"/>
    <w:rsid w:val="00DA0A56"/>
    <w:rsid w:val="00DA1AB8"/>
    <w:rsid w:val="00DA70FE"/>
    <w:rsid w:val="00DB10D4"/>
    <w:rsid w:val="00DB10EB"/>
    <w:rsid w:val="00DB22A4"/>
    <w:rsid w:val="00DB304A"/>
    <w:rsid w:val="00DB3B21"/>
    <w:rsid w:val="00DB7317"/>
    <w:rsid w:val="00DC05D2"/>
    <w:rsid w:val="00DC0D8B"/>
    <w:rsid w:val="00DC115E"/>
    <w:rsid w:val="00DC3D47"/>
    <w:rsid w:val="00DC4443"/>
    <w:rsid w:val="00DC59A0"/>
    <w:rsid w:val="00DC7192"/>
    <w:rsid w:val="00DD43E3"/>
    <w:rsid w:val="00DD5E83"/>
    <w:rsid w:val="00DE217E"/>
    <w:rsid w:val="00DE413B"/>
    <w:rsid w:val="00DF0151"/>
    <w:rsid w:val="00DF1DFC"/>
    <w:rsid w:val="00DF3248"/>
    <w:rsid w:val="00DF3F92"/>
    <w:rsid w:val="00DF42E0"/>
    <w:rsid w:val="00DF7257"/>
    <w:rsid w:val="00E010F9"/>
    <w:rsid w:val="00E025CE"/>
    <w:rsid w:val="00E02E84"/>
    <w:rsid w:val="00E047DB"/>
    <w:rsid w:val="00E06195"/>
    <w:rsid w:val="00E07C1E"/>
    <w:rsid w:val="00E1300B"/>
    <w:rsid w:val="00E1337B"/>
    <w:rsid w:val="00E1498B"/>
    <w:rsid w:val="00E22909"/>
    <w:rsid w:val="00E26693"/>
    <w:rsid w:val="00E268F6"/>
    <w:rsid w:val="00E2743D"/>
    <w:rsid w:val="00E2776B"/>
    <w:rsid w:val="00E30E45"/>
    <w:rsid w:val="00E3188C"/>
    <w:rsid w:val="00E34612"/>
    <w:rsid w:val="00E3536B"/>
    <w:rsid w:val="00E35F86"/>
    <w:rsid w:val="00E36857"/>
    <w:rsid w:val="00E36AF0"/>
    <w:rsid w:val="00E37BF6"/>
    <w:rsid w:val="00E440D3"/>
    <w:rsid w:val="00E525AC"/>
    <w:rsid w:val="00E52D6F"/>
    <w:rsid w:val="00E535B1"/>
    <w:rsid w:val="00E55900"/>
    <w:rsid w:val="00E55BE7"/>
    <w:rsid w:val="00E55F21"/>
    <w:rsid w:val="00E57CB2"/>
    <w:rsid w:val="00E636C2"/>
    <w:rsid w:val="00E63707"/>
    <w:rsid w:val="00E639B4"/>
    <w:rsid w:val="00E65F26"/>
    <w:rsid w:val="00E66445"/>
    <w:rsid w:val="00E66609"/>
    <w:rsid w:val="00E73571"/>
    <w:rsid w:val="00E73624"/>
    <w:rsid w:val="00E74533"/>
    <w:rsid w:val="00E75D0B"/>
    <w:rsid w:val="00E7680C"/>
    <w:rsid w:val="00E8101E"/>
    <w:rsid w:val="00E81B02"/>
    <w:rsid w:val="00E820EE"/>
    <w:rsid w:val="00E84519"/>
    <w:rsid w:val="00E85436"/>
    <w:rsid w:val="00E855E6"/>
    <w:rsid w:val="00E86FB7"/>
    <w:rsid w:val="00E9045C"/>
    <w:rsid w:val="00E9101E"/>
    <w:rsid w:val="00E920A2"/>
    <w:rsid w:val="00E9228B"/>
    <w:rsid w:val="00E95AD3"/>
    <w:rsid w:val="00EA000A"/>
    <w:rsid w:val="00EA076C"/>
    <w:rsid w:val="00EA3EEF"/>
    <w:rsid w:val="00EA66C0"/>
    <w:rsid w:val="00EA7866"/>
    <w:rsid w:val="00EB33DC"/>
    <w:rsid w:val="00EB4D6A"/>
    <w:rsid w:val="00EC06A0"/>
    <w:rsid w:val="00EC2200"/>
    <w:rsid w:val="00EC2353"/>
    <w:rsid w:val="00EC5414"/>
    <w:rsid w:val="00EC6A96"/>
    <w:rsid w:val="00ED3FBE"/>
    <w:rsid w:val="00ED428D"/>
    <w:rsid w:val="00ED6A22"/>
    <w:rsid w:val="00ED7762"/>
    <w:rsid w:val="00EE6E48"/>
    <w:rsid w:val="00EF1F55"/>
    <w:rsid w:val="00EF5961"/>
    <w:rsid w:val="00F03AA3"/>
    <w:rsid w:val="00F100D1"/>
    <w:rsid w:val="00F1092B"/>
    <w:rsid w:val="00F10AC4"/>
    <w:rsid w:val="00F14501"/>
    <w:rsid w:val="00F14E0A"/>
    <w:rsid w:val="00F157D7"/>
    <w:rsid w:val="00F17923"/>
    <w:rsid w:val="00F2551B"/>
    <w:rsid w:val="00F264B3"/>
    <w:rsid w:val="00F26C6D"/>
    <w:rsid w:val="00F27D47"/>
    <w:rsid w:val="00F341E5"/>
    <w:rsid w:val="00F352FD"/>
    <w:rsid w:val="00F3683D"/>
    <w:rsid w:val="00F372E3"/>
    <w:rsid w:val="00F37B3D"/>
    <w:rsid w:val="00F41538"/>
    <w:rsid w:val="00F42337"/>
    <w:rsid w:val="00F424D4"/>
    <w:rsid w:val="00F43CBF"/>
    <w:rsid w:val="00F503D7"/>
    <w:rsid w:val="00F51A73"/>
    <w:rsid w:val="00F5674D"/>
    <w:rsid w:val="00F5794B"/>
    <w:rsid w:val="00F6170A"/>
    <w:rsid w:val="00F627AF"/>
    <w:rsid w:val="00F62892"/>
    <w:rsid w:val="00F634B6"/>
    <w:rsid w:val="00F63B14"/>
    <w:rsid w:val="00F66098"/>
    <w:rsid w:val="00F669BB"/>
    <w:rsid w:val="00F7245E"/>
    <w:rsid w:val="00F729FD"/>
    <w:rsid w:val="00F7305C"/>
    <w:rsid w:val="00F7700E"/>
    <w:rsid w:val="00F7725B"/>
    <w:rsid w:val="00F82888"/>
    <w:rsid w:val="00F84320"/>
    <w:rsid w:val="00F85D12"/>
    <w:rsid w:val="00F8698E"/>
    <w:rsid w:val="00F87530"/>
    <w:rsid w:val="00F877BE"/>
    <w:rsid w:val="00F903C9"/>
    <w:rsid w:val="00F93338"/>
    <w:rsid w:val="00F959D2"/>
    <w:rsid w:val="00FA1950"/>
    <w:rsid w:val="00FA5308"/>
    <w:rsid w:val="00FA57CF"/>
    <w:rsid w:val="00FB1294"/>
    <w:rsid w:val="00FB1D9B"/>
    <w:rsid w:val="00FB36FF"/>
    <w:rsid w:val="00FB5F3C"/>
    <w:rsid w:val="00FB5F96"/>
    <w:rsid w:val="00FB62F3"/>
    <w:rsid w:val="00FB7415"/>
    <w:rsid w:val="00FC06E4"/>
    <w:rsid w:val="00FC28DF"/>
    <w:rsid w:val="00FC2951"/>
    <w:rsid w:val="00FC3648"/>
    <w:rsid w:val="00FC7A88"/>
    <w:rsid w:val="00FD099C"/>
    <w:rsid w:val="00FD3A52"/>
    <w:rsid w:val="00FD3B07"/>
    <w:rsid w:val="00FD5A27"/>
    <w:rsid w:val="00FD5DDA"/>
    <w:rsid w:val="00FE07DC"/>
    <w:rsid w:val="00FE13D7"/>
    <w:rsid w:val="00FE2951"/>
    <w:rsid w:val="00FE3109"/>
    <w:rsid w:val="00FF0C1C"/>
    <w:rsid w:val="00FF181C"/>
    <w:rsid w:val="00FF1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7105"/>
    <o:shapelayout v:ext="edit">
      <o:idmap v:ext="edit" data="1"/>
    </o:shapelayout>
  </w:shapeDefaults>
  <w:decimalSymbol w:val="."/>
  <w:listSeparator w:val=","/>
  <w14:docId w14:val="637ACB0D"/>
  <w15:chartTrackingRefBased/>
  <w15:docId w15:val="{744F6F18-8E9C-4F92-9B35-AD20D1680F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447C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47C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68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03C7F"/>
    <w:rPr>
      <w:color w:val="808080"/>
    </w:rPr>
  </w:style>
  <w:style w:type="paragraph" w:styleId="ListParagraph">
    <w:name w:val="List Paragraph"/>
    <w:basedOn w:val="Normal"/>
    <w:uiPriority w:val="34"/>
    <w:qFormat/>
    <w:rsid w:val="00303C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6289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72FB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2FB6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72FB6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447C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447C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C719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719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7190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217FC3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729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29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29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9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9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9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9FD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2F1E9B"/>
    <w:rPr>
      <w:b/>
      <w:bCs/>
    </w:rPr>
  </w:style>
  <w:style w:type="character" w:styleId="Emphasis">
    <w:name w:val="Emphasis"/>
    <w:basedOn w:val="DefaultParagraphFont"/>
    <w:uiPriority w:val="20"/>
    <w:qFormat/>
    <w:rsid w:val="00AE786A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191DB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A2E07"/>
    <w:pPr>
      <w:spacing w:after="0"/>
      <w:jc w:val="center"/>
    </w:pPr>
    <w:rPr>
      <w:rFonts w:ascii="Calibri Light" w:hAnsi="Calibri Light" w:cs="Calibri Light"/>
      <w:noProof/>
      <w:sz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2E07"/>
    <w:rPr>
      <w:rFonts w:ascii="Calibri Light" w:hAnsi="Calibri Light" w:cs="Calibri Light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5A2E07"/>
    <w:pPr>
      <w:spacing w:line="240" w:lineRule="auto"/>
      <w:jc w:val="both"/>
    </w:pPr>
    <w:rPr>
      <w:rFonts w:ascii="Calibri Light" w:hAnsi="Calibri Light" w:cs="Calibri Light"/>
      <w:noProof/>
      <w:sz w:val="26"/>
    </w:rPr>
  </w:style>
  <w:style w:type="character" w:customStyle="1" w:styleId="EndNoteBibliographyChar">
    <w:name w:val="EndNote Bibliography Char"/>
    <w:basedOn w:val="DefaultParagraphFont"/>
    <w:link w:val="EndNoteBibliography"/>
    <w:rsid w:val="005A2E07"/>
    <w:rPr>
      <w:rFonts w:ascii="Calibri Light" w:hAnsi="Calibri Light" w:cs="Calibri Light"/>
      <w:noProof/>
      <w:sz w:val="26"/>
    </w:rPr>
  </w:style>
  <w:style w:type="paragraph" w:customStyle="1" w:styleId="EndNoteCategoryHeading">
    <w:name w:val="EndNote Category Heading"/>
    <w:basedOn w:val="Normal"/>
    <w:link w:val="EndNoteCategoryHeadingChar"/>
    <w:rsid w:val="009524FF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9524FF"/>
  </w:style>
  <w:style w:type="paragraph" w:customStyle="1" w:styleId="EndNoteCategoryTitle">
    <w:name w:val="EndNote Category Title"/>
    <w:basedOn w:val="Normal"/>
    <w:link w:val="EndNoteCategoryTitleChar"/>
    <w:rsid w:val="009524FF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9524FF"/>
  </w:style>
  <w:style w:type="paragraph" w:styleId="Header">
    <w:name w:val="header"/>
    <w:basedOn w:val="Normal"/>
    <w:link w:val="HeaderChar"/>
    <w:uiPriority w:val="99"/>
    <w:unhideWhenUsed/>
    <w:rsid w:val="00464F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4FDB"/>
  </w:style>
  <w:style w:type="paragraph" w:styleId="Footer">
    <w:name w:val="footer"/>
    <w:basedOn w:val="Normal"/>
    <w:link w:val="FooterChar"/>
    <w:uiPriority w:val="99"/>
    <w:unhideWhenUsed/>
    <w:rsid w:val="00464F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4FDB"/>
  </w:style>
  <w:style w:type="character" w:customStyle="1" w:styleId="Heading3Char">
    <w:name w:val="Heading 3 Char"/>
    <w:basedOn w:val="DefaultParagraphFont"/>
    <w:link w:val="Heading3"/>
    <w:uiPriority w:val="9"/>
    <w:rsid w:val="00E368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35219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389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9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85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60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02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98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" Type="http://schemas.openxmlformats.org/officeDocument/2006/relationships/customXml" Target="../customXml/item3.xml"/><Relationship Id="rId21" Type="http://schemas.openxmlformats.org/officeDocument/2006/relationships/image" Target="media/image9.png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image" Target="media/image12.png"/><Relationship Id="rId5" Type="http://schemas.openxmlformats.org/officeDocument/2006/relationships/customXml" Target="../customXml/item5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10" Type="http://schemas.openxmlformats.org/officeDocument/2006/relationships/footnotes" Target="footnotes.xml"/><Relationship Id="rId19" Type="http://schemas.openxmlformats.org/officeDocument/2006/relationships/image" Target="media/image7.png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1.xml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SharedContentType xmlns="Microsoft.SharePoint.Taxonomy.ContentTypeSync" SourceId="29f62856-1543-49d4-a736-4569d363f533" ContentTypeId="0x0101" PreviousValue="false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Source xmlns="http://schemas.microsoft.com/sharepoint/v3/fields" xsi:nil="true"/>
    <Language xmlns="http://schemas.microsoft.com/sharepoint/v3">English</Language>
    <j747ac98061d40f0aa7bd47e1db5675d xmlns="4ffa91fb-a0ff-4ac5-b2db-65c790d184a4">
      <Terms xmlns="http://schemas.microsoft.com/office/infopath/2007/PartnerControls"/>
    </j747ac98061d40f0aa7bd47e1db5675d>
    <Records_x0020_Date xmlns="5ddedca0-709f-4917-a305-42d5cb3ea1ba" xsi:nil="true"/>
    <External_x0020_Contributor xmlns="4ffa91fb-a0ff-4ac5-b2db-65c790d184a4" xsi:nil="true"/>
    <TaxKeywordTaxHTField xmlns="4ffa91fb-a0ff-4ac5-b2db-65c790d184a4">
      <Terms xmlns="http://schemas.microsoft.com/office/infopath/2007/PartnerControls"/>
    </TaxKeywordTaxHTField>
    <Record xmlns="4ffa91fb-a0ff-4ac5-b2db-65c790d184a4">Shared</Record>
    <Rights xmlns="4ffa91fb-a0ff-4ac5-b2db-65c790d184a4" xsi:nil="true"/>
    <Document_x0020_Creation_x0020_Date xmlns="4ffa91fb-a0ff-4ac5-b2db-65c790d184a4">2019-08-27T13:52:38+00:00</Document_x0020_Creation_x0020_Date>
    <EPA_x0020_Office xmlns="4ffa91fb-a0ff-4ac5-b2db-65c790d184a4" xsi:nil="true"/>
    <CategoryDescription xmlns="http://schemas.microsoft.com/sharepoint.v3" xsi:nil="true"/>
    <Identifier xmlns="4ffa91fb-a0ff-4ac5-b2db-65c790d184a4" xsi:nil="true"/>
    <_Coverage xmlns="http://schemas.microsoft.com/sharepoint/v3/fields" xsi:nil="true"/>
    <Creator xmlns="4ffa91fb-a0ff-4ac5-b2db-65c790d184a4">
      <UserInfo>
        <DisplayName/>
        <AccountId xsi:nil="true"/>
        <AccountType/>
      </UserInfo>
    </Creator>
    <EPA_x0020_Related_x0020_Documents xmlns="4ffa91fb-a0ff-4ac5-b2db-65c790d184a4" xsi:nil="true"/>
    <Records_x0020_Status xmlns="5ddedca0-709f-4917-a305-42d5cb3ea1ba">Pending</Records_x0020_Status>
    <EPA_x0020_Contributor xmlns="4ffa91fb-a0ff-4ac5-b2db-65c790d184a4">
      <UserInfo>
        <DisplayName/>
        <AccountId xsi:nil="true"/>
        <AccountType/>
      </UserInfo>
    </EPA_x0020_Contributor>
    <TaxCatchAll xmlns="4ffa91fb-a0ff-4ac5-b2db-65c790d184a4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AA87188937A794993A7633BF4EC1AE4" ma:contentTypeVersion="12" ma:contentTypeDescription="Create a new document." ma:contentTypeScope="" ma:versionID="5d9e84271c79f3e5c50a6afaef593211">
  <xsd:schema xmlns:xsd="http://www.w3.org/2001/XMLSchema" xmlns:xs="http://www.w3.org/2001/XMLSchema" xmlns:p="http://schemas.microsoft.com/office/2006/metadata/properties" xmlns:ns1="http://schemas.microsoft.com/sharepoint/v3" xmlns:ns3="4ffa91fb-a0ff-4ac5-b2db-65c790d184a4" xmlns:ns4="http://schemas.microsoft.com/sharepoint.v3" xmlns:ns5="http://schemas.microsoft.com/sharepoint/v3/fields" xmlns:ns6="5ddedca0-709f-4917-a305-42d5cb3ea1ba" xmlns:ns7="a65fb547-1b02-4b77-882d-72553d3f5ce5" targetNamespace="http://schemas.microsoft.com/office/2006/metadata/properties" ma:root="true" ma:fieldsID="d977577db5a971fc98b5d5dd3698ca02" ns1:_="" ns3:_="" ns4:_="" ns5:_="" ns6:_="" ns7:_="">
    <xsd:import namespace="http://schemas.microsoft.com/sharepoint/v3"/>
    <xsd:import namespace="4ffa91fb-a0ff-4ac5-b2db-65c790d184a4"/>
    <xsd:import namespace="http://schemas.microsoft.com/sharepoint.v3"/>
    <xsd:import namespace="http://schemas.microsoft.com/sharepoint/v3/fields"/>
    <xsd:import namespace="5ddedca0-709f-4917-a305-42d5cb3ea1ba"/>
    <xsd:import namespace="a65fb547-1b02-4b77-882d-72553d3f5ce5"/>
    <xsd:element name="properties">
      <xsd:complexType>
        <xsd:sequence>
          <xsd:element name="documentManagement">
            <xsd:complexType>
              <xsd:all>
                <xsd:element ref="ns3:Document_x0020_Creation_x0020_Date" minOccurs="0"/>
                <xsd:element ref="ns3:Creator" minOccurs="0"/>
                <xsd:element ref="ns3:EPA_x0020_Office" minOccurs="0"/>
                <xsd:element ref="ns3:Record" minOccurs="0"/>
                <xsd:element ref="ns4:CategoryDescription" minOccurs="0"/>
                <xsd:element ref="ns3:Identifier" minOccurs="0"/>
                <xsd:element ref="ns3:EPA_x0020_Contributor" minOccurs="0"/>
                <xsd:element ref="ns3:External_x0020_Contributor" minOccurs="0"/>
                <xsd:element ref="ns5:_Coverage" minOccurs="0"/>
                <xsd:element ref="ns3:EPA_x0020_Related_x0020_Documents" minOccurs="0"/>
                <xsd:element ref="ns5:_Source" minOccurs="0"/>
                <xsd:element ref="ns3:Rights" minOccurs="0"/>
                <xsd:element ref="ns1:Language" minOccurs="0"/>
                <xsd:element ref="ns3:j747ac98061d40f0aa7bd47e1db5675d" minOccurs="0"/>
                <xsd:element ref="ns3:TaxKeywordTaxHTField" minOccurs="0"/>
                <xsd:element ref="ns3:TaxCatchAllLabel" minOccurs="0"/>
                <xsd:element ref="ns3:TaxCatchAll" minOccurs="0"/>
                <xsd:element ref="ns6:Records_x0020_Status" minOccurs="0"/>
                <xsd:element ref="ns6:Records_x0020_Date" minOccurs="0"/>
                <xsd:element ref="ns7:MediaServiceMetadata" minOccurs="0"/>
                <xsd:element ref="ns7:MediaServiceFastMetadata" minOccurs="0"/>
                <xsd:element ref="ns7:MediaServiceAutoTags" minOccurs="0"/>
                <xsd:element ref="ns7:MediaServiceGenerationTime" minOccurs="0"/>
                <xsd:element ref="ns7:MediaServiceEventHashCode" minOccurs="0"/>
                <xsd:element ref="ns7:MediaServiceDateTaken" minOccurs="0"/>
                <xsd:element ref="ns7:MediaServiceOCR" minOccurs="0"/>
                <xsd:element ref="ns7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Language" ma:index="17" nillable="true" ma:displayName="Language" ma:default="English" ma:description="Select the document language from the drop down." ma:format="Dropdown" ma:internalName="Language" ma:readOnly="false">
      <xsd:simpleType>
        <xsd:restriction base="dms:Choice">
          <xsd:enumeration value="Arabic (Saudi Arabia)"/>
          <xsd:enumeration value="Bulgarian (Bulgaria)"/>
          <xsd:enumeration value="Chinese (Hong Kong S.A.R.)"/>
          <xsd:enumeration value="Chinese (People's Republic of China)"/>
          <xsd:enumeration value="Chinese (Taiwan)"/>
          <xsd:enumeration value="Croatian (Croatia)"/>
          <xsd:enumeration value="Czech (Czech Republic)"/>
          <xsd:enumeration value="Danish (Denmark)"/>
          <xsd:enumeration value="Dutch (Netherlands)"/>
          <xsd:enumeration value="English"/>
          <xsd:enumeration value="Estonian (Estonia)"/>
          <xsd:enumeration value="Finnish (Finland)"/>
          <xsd:enumeration value="French (France)"/>
          <xsd:enumeration value="German (Germany)"/>
          <xsd:enumeration value="Greek (Greece)"/>
          <xsd:enumeration value="Hebrew (Israel)"/>
          <xsd:enumeration value="Hindi (India)"/>
          <xsd:enumeration value="Hungarian (Hungary)"/>
          <xsd:enumeration value="Indonesian (Indonesia)"/>
          <xsd:enumeration value="Italian (Italy)"/>
          <xsd:enumeration value="Japanese (Japan)"/>
          <xsd:enumeration value="Korean (Korea)"/>
          <xsd:enumeration value="Latvian (Latvia)"/>
          <xsd:enumeration value="Lithuanian (Lithuania)"/>
          <xsd:enumeration value="Malay (Malaysia)"/>
          <xsd:enumeration value="Norwegian (Bokmal) (Norway)"/>
          <xsd:enumeration value="Polish (Poland)"/>
          <xsd:enumeration value="Portuguese (Brazil)"/>
          <xsd:enumeration value="Portuguese (Portugal)"/>
          <xsd:enumeration value="Romanian (Romania)"/>
          <xsd:enumeration value="Russian (Russia)"/>
          <xsd:enumeration value="Serbian (Latin) (Serbia)"/>
          <xsd:enumeration value="Slovak (Slovakia)"/>
          <xsd:enumeration value="Slovenian (Slovenia)"/>
          <xsd:enumeration value="Spanish (Spain)"/>
          <xsd:enumeration value="Swedish (Sweden)"/>
          <xsd:enumeration value="Thai (Thailand)"/>
          <xsd:enumeration value="Turkish (Turkey)"/>
          <xsd:enumeration value="Ukrainian (Ukraine)"/>
          <xsd:enumeration value="Urdu (Islamic Republic of Pakistan)"/>
          <xsd:enumeration value="Vietnamese (Vietnam)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fa91fb-a0ff-4ac5-b2db-65c790d184a4" elementFormDefault="qualified">
    <xsd:import namespace="http://schemas.microsoft.com/office/2006/documentManagement/types"/>
    <xsd:import namespace="http://schemas.microsoft.com/office/infopath/2007/PartnerControls"/>
    <xsd:element name="Document_x0020_Creation_x0020_Date" ma:index="2" nillable="true" ma:displayName="Document Date" ma:default="[today]" ma:description="Enter the date this document was last modified. The upload date has been entered by default." ma:format="DateOnly" ma:internalName="Document_x0020_Creation_x0020_Date" ma:readOnly="false">
      <xsd:simpleType>
        <xsd:restriction base="dms:DateTime"/>
      </xsd:simpleType>
    </xsd:element>
    <xsd:element name="Creator" ma:index="3" nillable="true" ma:displayName="Creator" ma:description="Enter the person primarily responsible for the document. The name of the person uploading the document has been entered by default." ma:list="UserInfo" ma:SharePointGroup="0" ma:internalName="Creator" ma:readOnly="false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PA_x0020_Office" ma:index="4" nillable="true" ma:displayName="EPA Office" ma:description="Enter the EPA organization primarily responsible for the document. The office of the person uploading the document has been entered by default." ma:internalName="EPA_x0020_Office" ma:readOnly="false">
      <xsd:simpleType>
        <xsd:restriction base="dms:Text">
          <xsd:maxLength value="255"/>
        </xsd:restriction>
      </xsd:simpleType>
    </xsd:element>
    <xsd:element name="Record" ma:index="5" nillable="true" ma:displayName="Record" ma:default="Shared" ma:description="For documents that provide evidence of EPA decisions and actions, select &quot;Shared&quot; (open access) or &quot;Private&quot; (restricted access)." ma:format="Dropdown" ma:internalName="Record">
      <xsd:simpleType>
        <xsd:restriction base="dms:Choice">
          <xsd:enumeration value="None"/>
          <xsd:enumeration value="Shared"/>
          <xsd:enumeration value="Private"/>
        </xsd:restriction>
      </xsd:simpleType>
    </xsd:element>
    <xsd:element name="Identifier" ma:index="9" nillable="true" ma:displayName="Identifier" ma:description="Enter all EPA identification numbers applicable to this document, one on each line." ma:internalName="Identifier" ma:readOnly="false">
      <xsd:simpleType>
        <xsd:restriction base="dms:Note">
          <xsd:maxLength value="255"/>
        </xsd:restriction>
      </xsd:simpleType>
    </xsd:element>
    <xsd:element name="EPA_x0020_Contributor" ma:index="11" nillable="true" ma:displayName="EPA Contributor" ma:description="Enter an EPA person who contributed to the creation of the document but is not the primary author." ma:list="UserInfo" ma:SharePointGroup="0" ma:internalName="EPA_x0020_Contributor" ma:readOnly="false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xternal_x0020_Contributor" ma:index="12" nillable="true" ma:displayName="External Contributor" ma:description="Enter a non-EPA person who contributed to the creation of the document but is not the primary author." ma:internalName="External_x0020_Contributor" ma:readOnly="false">
      <xsd:simpleType>
        <xsd:restriction base="dms:Note">
          <xsd:maxLength value="255"/>
        </xsd:restriction>
      </xsd:simpleType>
    </xsd:element>
    <xsd:element name="EPA_x0020_Related_x0020_Documents" ma:index="14" nillable="true" ma:displayName="Other Related Documents" ma:description="Enter any related document." ma:internalName="EPA_x0020_Related_x0020_Documents" ma:readOnly="false">
      <xsd:simpleType>
        <xsd:restriction base="dms:Note">
          <xsd:maxLength value="255"/>
        </xsd:restriction>
      </xsd:simpleType>
    </xsd:element>
    <xsd:element name="Rights" ma:index="16" nillable="true" ma:displayName="Rights" ma:description="Enter information about intellectual property rights held over the document (e.g. copyright, patent, trademark)." ma:internalName="Rights" ma:readOnly="false">
      <xsd:simpleType>
        <xsd:restriction base="dms:Note">
          <xsd:maxLength value="255"/>
        </xsd:restriction>
      </xsd:simpleType>
    </xsd:element>
    <xsd:element name="j747ac98061d40f0aa7bd47e1db5675d" ma:index="19" nillable="true" ma:taxonomy="true" ma:internalName="j747ac98061d40f0aa7bd47e1db5675d" ma:taxonomyFieldName="Document_x0020_Type" ma:displayName="Document Type" ma:readOnly="false" ma:default="" ma:fieldId="{3747ac98-061d-40f0-aa7b-d47e1db5675d}" ma:sspId="29f62856-1543-49d4-a736-4569d363f533" ma:termSetId="e06cd6a9-a175-4da0-81cb-8dba7aa394ab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KeywordTaxHTField" ma:index="21" nillable="true" ma:taxonomy="true" ma:internalName="TaxKeywordTaxHTField" ma:taxonomyFieldName="TaxKeyword" ma:displayName="Enterprise Keywords" ma:readOnly="false" ma:fieldId="{23f27201-bee3-471e-b2e7-b64fd8b7ca38}" ma:taxonomyMulti="true" ma:sspId="29f62856-1543-49d4-a736-4569d363f533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Label" ma:index="23" nillable="true" ma:displayName="Taxonomy Catch All Column1" ma:hidden="true" ma:list="{8c27b57f-065e-4bdd-a007-43f8630cd3d9}" ma:internalName="TaxCatchAllLabel" ma:readOnly="true" ma:showField="CatchAllDataLabel" ma:web="5ddedca0-709f-4917-a305-42d5cb3ea1b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" ma:index="24" nillable="true" ma:displayName="Taxonomy Catch All Column" ma:hidden="true" ma:list="{8c27b57f-065e-4bdd-a007-43f8630cd3d9}" ma:internalName="TaxCatchAll" ma:showField="CatchAllData" ma:web="5ddedca0-709f-4917-a305-42d5cb3ea1b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.v3" elementFormDefault="qualified">
    <xsd:import namespace="http://schemas.microsoft.com/office/2006/documentManagement/types"/>
    <xsd:import namespace="http://schemas.microsoft.com/office/infopath/2007/PartnerControls"/>
    <xsd:element name="CategoryDescription" ma:index="6" nillable="true" ma:displayName="Description" ma:description="Enter a brief description." ma:internalName="CategoryDescription" ma:readOnly="fals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/fields" elementFormDefault="qualified">
    <xsd:import namespace="http://schemas.microsoft.com/office/2006/documentManagement/types"/>
    <xsd:import namespace="http://schemas.microsoft.com/office/infopath/2007/PartnerControls"/>
    <xsd:element name="_Coverage" ma:index="13" nillable="true" ma:displayName="Coverage" ma:description="Enter the geographic location, jurisdiction, or time period for which the document is relevant." ma:internalName="_Coverage" ma:readOnly="false">
      <xsd:simpleType>
        <xsd:restriction base="dms:Text">
          <xsd:maxLength value="255"/>
        </xsd:restriction>
      </xsd:simpleType>
    </xsd:element>
    <xsd:element name="_Source" ma:index="15" nillable="true" ma:displayName="Source" ma:description="Enter a source from which the document is derived." ma:internalName="_Source" ma:readOnly="fals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dedca0-709f-4917-a305-42d5cb3ea1ba" elementFormDefault="qualified">
    <xsd:import namespace="http://schemas.microsoft.com/office/2006/documentManagement/types"/>
    <xsd:import namespace="http://schemas.microsoft.com/office/infopath/2007/PartnerControls"/>
    <xsd:element name="Records_x0020_Status" ma:index="28" nillable="true" ma:displayName="Records Status" ma:default="Pending" ma:internalName="Records_x0020_Status">
      <xsd:simpleType>
        <xsd:restriction base="dms:Text"/>
      </xsd:simpleType>
    </xsd:element>
    <xsd:element name="Records_x0020_Date" ma:index="29" nillable="true" ma:displayName="Records Date" ma:hidden="true" ma:internalName="Records_x0020_Dat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5fb547-1b02-4b77-882d-72553d3f5c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3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3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32" nillable="true" ma:displayName="Tags" ma:internalName="MediaServiceAutoTags" ma:readOnly="true">
      <xsd:simpleType>
        <xsd:restriction base="dms:Text"/>
      </xsd:simpleType>
    </xsd:element>
    <xsd:element name="MediaServiceGenerationTime" ma:index="3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3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25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206E3F-D63A-414C-AA18-785047D08981}">
  <ds:schemaRefs>
    <ds:schemaRef ds:uri="Microsoft.SharePoint.Taxonomy.ContentTypeSync"/>
  </ds:schemaRefs>
</ds:datastoreItem>
</file>

<file path=customXml/itemProps2.xml><?xml version="1.0" encoding="utf-8"?>
<ds:datastoreItem xmlns:ds="http://schemas.openxmlformats.org/officeDocument/2006/customXml" ds:itemID="{190A7CC8-61DB-4D2F-9124-27AEBEEEB8E0}">
  <ds:schemaRefs>
    <ds:schemaRef ds:uri="http://www.w3.org/XML/1998/namespace"/>
    <ds:schemaRef ds:uri="http://purl.org/dc/terms/"/>
    <ds:schemaRef ds:uri="5ddedca0-709f-4917-a305-42d5cb3ea1ba"/>
    <ds:schemaRef ds:uri="http://schemas.microsoft.com/office/2006/documentManagement/types"/>
    <ds:schemaRef ds:uri="http://schemas.microsoft.com/office/2006/metadata/properties"/>
    <ds:schemaRef ds:uri="http://schemas.microsoft.com/office/infopath/2007/PartnerControls"/>
    <ds:schemaRef ds:uri="http://purl.org/dc/elements/1.1/"/>
    <ds:schemaRef ds:uri="http://schemas.openxmlformats.org/package/2006/metadata/core-properties"/>
    <ds:schemaRef ds:uri="http://schemas.microsoft.com/sharepoint/v3/fields"/>
    <ds:schemaRef ds:uri="a65fb547-1b02-4b77-882d-72553d3f5ce5"/>
    <ds:schemaRef ds:uri="http://schemas.microsoft.com/sharepoint.v3"/>
    <ds:schemaRef ds:uri="4ffa91fb-a0ff-4ac5-b2db-65c790d184a4"/>
    <ds:schemaRef ds:uri="http://schemas.microsoft.com/sharepoint/v3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036CFAD3-3BDD-4617-9BA5-635B08C5613C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6635E61-6E00-4AC5-912E-16DD80067C9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4ffa91fb-a0ff-4ac5-b2db-65c790d184a4"/>
    <ds:schemaRef ds:uri="http://schemas.microsoft.com/sharepoint.v3"/>
    <ds:schemaRef ds:uri="http://schemas.microsoft.com/sharepoint/v3/fields"/>
    <ds:schemaRef ds:uri="5ddedca0-709f-4917-a305-42d5cb3ea1ba"/>
    <ds:schemaRef ds:uri="a65fb547-1b02-4b77-882d-72553d3f5ce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D45D876C-F85D-484E-9841-E856333037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8</Pages>
  <Words>155</Words>
  <Characters>887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wning, Morgan</dc:creator>
  <cp:keywords/>
  <dc:description/>
  <cp:lastModifiedBy>Browning, Morgan</cp:lastModifiedBy>
  <cp:revision>27</cp:revision>
  <cp:lastPrinted>2019-10-21T15:02:00Z</cp:lastPrinted>
  <dcterms:created xsi:type="dcterms:W3CDTF">2019-12-11T13:50:00Z</dcterms:created>
  <dcterms:modified xsi:type="dcterms:W3CDTF">2019-12-16T1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AA87188937A794993A7633BF4EC1AE4</vt:lpwstr>
  </property>
</Properties>
</file>